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3C7C" w:rsidRPr="00DD4667" w:rsidRDefault="00B91F5B" w:rsidP="00B91F5B">
      <w:pPr>
        <w:spacing w:after="0" w:line="480" w:lineRule="auto"/>
        <w:jc w:val="center"/>
        <w:rPr>
          <w:rFonts w:ascii="Times New Roman" w:hAnsi="Times New Roman" w:cs="Times New Roman"/>
          <w:b/>
          <w:sz w:val="28"/>
          <w:szCs w:val="28"/>
        </w:rPr>
      </w:pPr>
      <w:bookmarkStart w:id="0" w:name="_GoBack"/>
      <w:bookmarkEnd w:id="0"/>
      <w:r w:rsidRPr="00DD4667">
        <w:rPr>
          <w:rFonts w:ascii="Times New Roman" w:hAnsi="Times New Roman" w:cs="Times New Roman"/>
          <w:b/>
          <w:sz w:val="28"/>
          <w:szCs w:val="28"/>
        </w:rPr>
        <w:t>A LITERATURE REVIEW</w:t>
      </w:r>
      <w:r w:rsidR="00A73C7C" w:rsidRPr="00DD4667">
        <w:rPr>
          <w:rFonts w:ascii="Times New Roman" w:hAnsi="Times New Roman" w:cs="Times New Roman"/>
          <w:b/>
          <w:sz w:val="28"/>
          <w:szCs w:val="28"/>
        </w:rPr>
        <w:t>: THE</w:t>
      </w:r>
      <w:r w:rsidR="00AC6418" w:rsidRPr="00DD4667">
        <w:rPr>
          <w:rFonts w:ascii="Times New Roman" w:hAnsi="Times New Roman" w:cs="Times New Roman"/>
          <w:b/>
          <w:sz w:val="28"/>
          <w:szCs w:val="28"/>
        </w:rPr>
        <w:t xml:space="preserve"> EFFECTIVENESS OF </w:t>
      </w:r>
      <w:r w:rsidR="00B05FFF" w:rsidRPr="00DD4667">
        <w:rPr>
          <w:rFonts w:ascii="Times New Roman" w:hAnsi="Times New Roman" w:cs="Times New Roman"/>
          <w:b/>
          <w:sz w:val="28"/>
          <w:szCs w:val="28"/>
        </w:rPr>
        <w:t xml:space="preserve">ANTENATAL BREASTFEEDING EDUCATION PROGRAMME AND </w:t>
      </w:r>
      <w:r w:rsidR="00AC6418" w:rsidRPr="00DD4667">
        <w:rPr>
          <w:rFonts w:ascii="Times New Roman" w:hAnsi="Times New Roman" w:cs="Times New Roman"/>
          <w:b/>
          <w:sz w:val="28"/>
          <w:szCs w:val="28"/>
        </w:rPr>
        <w:t xml:space="preserve">ROOMING-IN TO </w:t>
      </w:r>
      <w:r w:rsidR="004B362C" w:rsidRPr="00DD4667">
        <w:rPr>
          <w:rFonts w:ascii="Times New Roman" w:hAnsi="Times New Roman" w:cs="Times New Roman"/>
          <w:b/>
          <w:sz w:val="28"/>
          <w:szCs w:val="28"/>
        </w:rPr>
        <w:t>ENCOURAGE</w:t>
      </w:r>
      <w:r w:rsidR="00AC6418" w:rsidRPr="00DD4667">
        <w:rPr>
          <w:rFonts w:ascii="Times New Roman" w:hAnsi="Times New Roman" w:cs="Times New Roman"/>
          <w:b/>
          <w:sz w:val="28"/>
          <w:szCs w:val="28"/>
        </w:rPr>
        <w:t xml:space="preserve"> </w:t>
      </w:r>
      <w:r w:rsidR="00A73C7C" w:rsidRPr="00DD4667">
        <w:rPr>
          <w:rFonts w:ascii="Times New Roman" w:hAnsi="Times New Roman" w:cs="Times New Roman"/>
          <w:b/>
          <w:sz w:val="28"/>
          <w:szCs w:val="28"/>
        </w:rPr>
        <w:t>SUCCESSFUL BREASTFEEDING</w:t>
      </w:r>
    </w:p>
    <w:p w:rsidR="007F60DE" w:rsidRPr="00DD4667" w:rsidRDefault="007F60DE" w:rsidP="00B91F5B">
      <w:pPr>
        <w:spacing w:after="0" w:line="480" w:lineRule="auto"/>
        <w:jc w:val="center"/>
        <w:rPr>
          <w:rFonts w:ascii="Times New Roman" w:hAnsi="Times New Roman" w:cs="Times New Roman"/>
          <w:b/>
          <w:sz w:val="24"/>
          <w:szCs w:val="24"/>
        </w:rPr>
      </w:pPr>
    </w:p>
    <w:p w:rsidR="005A67CF" w:rsidRPr="00DD4667" w:rsidRDefault="005A67CF" w:rsidP="00B91F5B">
      <w:pPr>
        <w:spacing w:after="0" w:line="240" w:lineRule="auto"/>
        <w:jc w:val="center"/>
        <w:rPr>
          <w:rFonts w:ascii="Times New Roman" w:hAnsi="Times New Roman" w:cs="Times New Roman"/>
          <w:b/>
          <w:sz w:val="24"/>
          <w:szCs w:val="24"/>
        </w:rPr>
      </w:pPr>
      <w:r w:rsidRPr="00DD4667">
        <w:rPr>
          <w:rFonts w:ascii="Times New Roman" w:hAnsi="Times New Roman" w:cs="Times New Roman"/>
          <w:b/>
          <w:sz w:val="24"/>
          <w:szCs w:val="24"/>
        </w:rPr>
        <w:t>Anita Setyawati</w:t>
      </w:r>
      <w:r w:rsidRPr="00DD4667">
        <w:rPr>
          <w:rFonts w:ascii="Times New Roman" w:hAnsi="Times New Roman" w:cs="Times New Roman"/>
          <w:b/>
          <w:sz w:val="24"/>
          <w:szCs w:val="24"/>
          <w:vertAlign w:val="superscript"/>
        </w:rPr>
        <w:t>1</w:t>
      </w:r>
      <w:r w:rsidR="00B91F5B" w:rsidRPr="00DD4667">
        <w:rPr>
          <w:rFonts w:ascii="Times New Roman" w:hAnsi="Times New Roman" w:cs="Times New Roman"/>
          <w:b/>
          <w:sz w:val="24"/>
          <w:szCs w:val="24"/>
        </w:rPr>
        <w:t xml:space="preserve">, Restuning </w:t>
      </w:r>
      <w:r w:rsidR="00B91F5B" w:rsidRPr="00DD4667">
        <w:rPr>
          <w:rFonts w:ascii="Times New Roman" w:hAnsi="Times New Roman" w:cs="Times New Roman"/>
          <w:b/>
          <w:sz w:val="24"/>
          <w:szCs w:val="24"/>
          <w:lang w:val="id-ID"/>
        </w:rPr>
        <w:t>widiasih</w:t>
      </w:r>
      <w:r w:rsidR="00885799" w:rsidRPr="00DD4667">
        <w:rPr>
          <w:rFonts w:ascii="Times New Roman" w:hAnsi="Times New Roman" w:cs="Times New Roman"/>
          <w:b/>
          <w:sz w:val="24"/>
          <w:szCs w:val="24"/>
          <w:vertAlign w:val="superscript"/>
        </w:rPr>
        <w:t>1</w:t>
      </w:r>
      <w:r w:rsidR="00B91F5B" w:rsidRPr="00DD4667">
        <w:rPr>
          <w:rFonts w:ascii="Times New Roman" w:hAnsi="Times New Roman" w:cs="Times New Roman"/>
          <w:b/>
          <w:sz w:val="24"/>
          <w:szCs w:val="24"/>
        </w:rPr>
        <w:t>, Ermiati</w:t>
      </w:r>
      <w:r w:rsidR="00885799" w:rsidRPr="00DD4667">
        <w:rPr>
          <w:rFonts w:ascii="Times New Roman" w:hAnsi="Times New Roman" w:cs="Times New Roman"/>
          <w:b/>
          <w:sz w:val="24"/>
          <w:szCs w:val="24"/>
          <w:vertAlign w:val="superscript"/>
        </w:rPr>
        <w:t>1</w:t>
      </w:r>
    </w:p>
    <w:p w:rsidR="005A67CF" w:rsidRPr="00DD4667" w:rsidRDefault="00885799" w:rsidP="00B91F5B">
      <w:pPr>
        <w:spacing w:after="0" w:line="240" w:lineRule="auto"/>
        <w:jc w:val="center"/>
        <w:rPr>
          <w:rFonts w:ascii="Times New Roman" w:hAnsi="Times New Roman" w:cs="Times New Roman"/>
        </w:rPr>
      </w:pPr>
      <w:r w:rsidRPr="00DD4667">
        <w:rPr>
          <w:rFonts w:ascii="Times New Roman" w:hAnsi="Times New Roman" w:cs="Times New Roman"/>
          <w:vertAlign w:val="superscript"/>
        </w:rPr>
        <w:t>1</w:t>
      </w:r>
      <w:r w:rsidR="00B91F5B" w:rsidRPr="00DD4667">
        <w:rPr>
          <w:rFonts w:ascii="Times New Roman" w:hAnsi="Times New Roman" w:cs="Times New Roman"/>
          <w:lang w:val="id-ID"/>
        </w:rPr>
        <w:t>Faculty</w:t>
      </w:r>
      <w:r w:rsidR="00B91F5B" w:rsidRPr="00DD4667">
        <w:rPr>
          <w:rFonts w:ascii="Times New Roman" w:hAnsi="Times New Roman" w:cs="Times New Roman"/>
          <w:vertAlign w:val="superscript"/>
        </w:rPr>
        <w:t xml:space="preserve"> </w:t>
      </w:r>
      <w:r w:rsidR="00B91F5B" w:rsidRPr="00DD4667">
        <w:rPr>
          <w:rFonts w:ascii="Times New Roman" w:hAnsi="Times New Roman" w:cs="Times New Roman"/>
          <w:lang w:val="id-ID"/>
        </w:rPr>
        <w:t>of Nursing, Universitas Padjadjaran, Bandung, Indonesia</w:t>
      </w:r>
    </w:p>
    <w:p w:rsidR="005A67CF" w:rsidRPr="00DD4667" w:rsidRDefault="00B91F5B" w:rsidP="00B91F5B">
      <w:pPr>
        <w:spacing w:after="0" w:line="240" w:lineRule="auto"/>
        <w:jc w:val="center"/>
        <w:rPr>
          <w:rFonts w:ascii="Times New Roman" w:hAnsi="Times New Roman" w:cs="Times New Roman"/>
        </w:rPr>
      </w:pPr>
      <w:r w:rsidRPr="00DD4667">
        <w:rPr>
          <w:rFonts w:ascii="Times New Roman" w:hAnsi="Times New Roman" w:cs="Times New Roman"/>
          <w:lang w:val="id-ID"/>
        </w:rPr>
        <w:t>Correspondence</w:t>
      </w:r>
      <w:r w:rsidR="005A67CF" w:rsidRPr="00DD4667">
        <w:rPr>
          <w:rFonts w:ascii="Times New Roman" w:hAnsi="Times New Roman" w:cs="Times New Roman"/>
        </w:rPr>
        <w:t xml:space="preserve"> : </w:t>
      </w:r>
      <w:hyperlink r:id="rId6" w:history="1">
        <w:r w:rsidR="002757A4" w:rsidRPr="00DD4667">
          <w:rPr>
            <w:rStyle w:val="Hyperlink"/>
            <w:rFonts w:ascii="Times New Roman" w:hAnsi="Times New Roman" w:cs="Times New Roman"/>
            <w:color w:val="auto"/>
            <w:u w:val="none"/>
          </w:rPr>
          <w:t>anita.setyawati@unpad.ac.id</w:t>
        </w:r>
      </w:hyperlink>
    </w:p>
    <w:p w:rsidR="002757A4" w:rsidRPr="00DD4667" w:rsidRDefault="002757A4" w:rsidP="00B91F5B">
      <w:pPr>
        <w:spacing w:after="0" w:line="480" w:lineRule="auto"/>
        <w:jc w:val="center"/>
        <w:rPr>
          <w:rFonts w:ascii="Times New Roman" w:hAnsi="Times New Roman" w:cs="Times New Roman"/>
          <w:b/>
        </w:rPr>
      </w:pPr>
    </w:p>
    <w:p w:rsidR="00A73C7C" w:rsidRPr="00DD4667" w:rsidRDefault="00B91F5B" w:rsidP="00B91F5B">
      <w:pPr>
        <w:spacing w:after="0" w:line="480" w:lineRule="auto"/>
        <w:jc w:val="center"/>
        <w:rPr>
          <w:rFonts w:ascii="Times New Roman" w:hAnsi="Times New Roman" w:cs="Times New Roman"/>
          <w:b/>
          <w:sz w:val="24"/>
          <w:szCs w:val="24"/>
        </w:rPr>
      </w:pPr>
      <w:r w:rsidRPr="00DD4667">
        <w:rPr>
          <w:rFonts w:ascii="Times New Roman" w:hAnsi="Times New Roman" w:cs="Times New Roman"/>
          <w:b/>
          <w:sz w:val="24"/>
          <w:szCs w:val="24"/>
        </w:rPr>
        <w:t>ABSTRACT</w:t>
      </w:r>
    </w:p>
    <w:p w:rsidR="00B91F5B" w:rsidRPr="00DD4667" w:rsidRDefault="001A4D65" w:rsidP="001A4D65">
      <w:pPr>
        <w:spacing w:after="0" w:line="240" w:lineRule="auto"/>
        <w:jc w:val="both"/>
        <w:rPr>
          <w:rFonts w:ascii="Times New Roman" w:hAnsi="Times New Roman" w:cs="Times New Roman"/>
          <w:sz w:val="24"/>
          <w:szCs w:val="24"/>
          <w:lang w:val="id-ID"/>
        </w:rPr>
      </w:pPr>
      <w:r w:rsidRPr="00DD4667">
        <w:rPr>
          <w:rFonts w:ascii="Times New Roman" w:hAnsi="Times New Roman" w:cs="Times New Roman"/>
          <w:sz w:val="24"/>
          <w:szCs w:val="24"/>
          <w:lang w:val="id-ID"/>
        </w:rPr>
        <w:tab/>
        <w:t>Pemberian air susu ibu (ASI) merupakan salah satu langkah yang dapat ditempuh untuk menurunkan angka kesakitan dan kematian bayi. Beberapa penelitian telah membuktikan bahwa kesuksesan pemberian ASI dapat dimulai sejak antenatal education hingga rooming-in between mother and infant in maternity ward. Thus, this literature review conducted to identify the effectiveness of antenatal breastfeeding education programme and rooming-in to encourage successful breastfeeding. Literature review ini dimulai dengan pencarian artikel hasil penelitian dalam database Cinahl dengan kata kunci: antenatal, breastfeeding, and rooming-in. Setelah dilakukan analisis</w:t>
      </w:r>
      <w:r w:rsidR="004D7E4B" w:rsidRPr="00DD4667">
        <w:rPr>
          <w:rFonts w:ascii="Times New Roman" w:hAnsi="Times New Roman" w:cs="Times New Roman"/>
          <w:sz w:val="24"/>
          <w:szCs w:val="24"/>
          <w:lang w:val="id-ID"/>
        </w:rPr>
        <w:t xml:space="preserve"> maka didapatkan 8 artikel untuk dilakukan pembahasan. The result of this literature review revealed that 5 of 8 articles show that there were effect of antenatal breastfeeding education programme to successful breastfeeding. Meanwhile 3 of 8 articles menunjukkan tidak ada perbedaan dalam pemberian ASI pada women yang melakukan dan tidak melakukan antenatal education programme and rooming-in. Beberapa factors yang turut mempengaruhi hasil-hasil penelitian tersebut antara lain data demografi respondent, periode antenatal education, kemampuan petugas kesehatan dan keluarga dalam pendampingan rooming-in, bahkan self-efficacy yang dimiliki responden.</w:t>
      </w:r>
    </w:p>
    <w:p w:rsidR="002757A4" w:rsidRPr="00DD4667" w:rsidRDefault="004D7E4B" w:rsidP="004D7E4B">
      <w:pPr>
        <w:spacing w:after="0" w:line="480" w:lineRule="auto"/>
        <w:rPr>
          <w:rFonts w:ascii="Times New Roman" w:hAnsi="Times New Roman" w:cs="Times New Roman"/>
          <w:sz w:val="24"/>
          <w:szCs w:val="24"/>
          <w:lang w:val="id-ID"/>
        </w:rPr>
      </w:pPr>
      <w:r w:rsidRPr="00DD4667">
        <w:rPr>
          <w:rFonts w:ascii="Times New Roman" w:hAnsi="Times New Roman" w:cs="Times New Roman"/>
          <w:b/>
          <w:sz w:val="24"/>
          <w:szCs w:val="24"/>
          <w:lang w:val="id-ID"/>
        </w:rPr>
        <w:t xml:space="preserve">Keywords: </w:t>
      </w:r>
      <w:r w:rsidRPr="00DD4667">
        <w:rPr>
          <w:rFonts w:ascii="Times New Roman" w:hAnsi="Times New Roman" w:cs="Times New Roman"/>
          <w:sz w:val="24"/>
          <w:szCs w:val="24"/>
          <w:lang w:val="id-ID"/>
        </w:rPr>
        <w:t>antenatal education, breastfeeding, rooming-in</w:t>
      </w:r>
    </w:p>
    <w:p w:rsidR="005A67CF" w:rsidRPr="00DD4667" w:rsidRDefault="00B91F5B" w:rsidP="00B91F5B">
      <w:pPr>
        <w:spacing w:after="0" w:line="480" w:lineRule="auto"/>
        <w:jc w:val="both"/>
        <w:rPr>
          <w:rFonts w:ascii="Times New Roman" w:hAnsi="Times New Roman" w:cs="Times New Roman"/>
          <w:b/>
          <w:sz w:val="24"/>
          <w:szCs w:val="24"/>
        </w:rPr>
      </w:pPr>
      <w:r w:rsidRPr="00DD4667">
        <w:rPr>
          <w:rFonts w:ascii="Times New Roman" w:hAnsi="Times New Roman" w:cs="Times New Roman"/>
          <w:b/>
          <w:sz w:val="24"/>
          <w:szCs w:val="24"/>
        </w:rPr>
        <w:t>INTRODUCTION</w:t>
      </w:r>
    </w:p>
    <w:p w:rsidR="008E1AFF" w:rsidRPr="00DD4667" w:rsidRDefault="00F43711" w:rsidP="00D7624F">
      <w:pPr>
        <w:spacing w:after="0" w:line="480" w:lineRule="auto"/>
        <w:jc w:val="both"/>
        <w:rPr>
          <w:rFonts w:ascii="Times New Roman" w:hAnsi="Times New Roman" w:cs="Times New Roman"/>
          <w:sz w:val="24"/>
          <w:szCs w:val="24"/>
          <w:lang w:val="id-ID"/>
        </w:rPr>
      </w:pPr>
      <w:r w:rsidRPr="00DD4667">
        <w:rPr>
          <w:rFonts w:ascii="Times New Roman" w:hAnsi="Times New Roman" w:cs="Times New Roman"/>
          <w:b/>
          <w:sz w:val="24"/>
          <w:szCs w:val="24"/>
        </w:rPr>
        <w:tab/>
      </w:r>
      <w:r w:rsidRPr="00DD4667">
        <w:rPr>
          <w:rFonts w:ascii="Times New Roman" w:hAnsi="Times New Roman" w:cs="Times New Roman"/>
          <w:sz w:val="24"/>
          <w:szCs w:val="24"/>
          <w:lang w:val="id-ID"/>
        </w:rPr>
        <w:t xml:space="preserve">Air susu ibu (ASI) merupakan sumber nutrisi yang </w:t>
      </w:r>
      <w:r w:rsidR="00D7624F" w:rsidRPr="00DD4667">
        <w:rPr>
          <w:rFonts w:ascii="Times New Roman" w:hAnsi="Times New Roman" w:cs="Times New Roman"/>
          <w:sz w:val="24"/>
          <w:szCs w:val="24"/>
          <w:lang w:val="id-ID"/>
        </w:rPr>
        <w:t xml:space="preserve">ideal bagi bayi baru lahir dan </w:t>
      </w:r>
      <w:r w:rsidRPr="00DD4667">
        <w:rPr>
          <w:rFonts w:ascii="Times New Roman" w:hAnsi="Times New Roman" w:cs="Times New Roman"/>
          <w:sz w:val="24"/>
          <w:szCs w:val="24"/>
          <w:lang w:val="id-ID"/>
        </w:rPr>
        <w:t xml:space="preserve">memberikan </w:t>
      </w:r>
      <w:r w:rsidR="00D7624F" w:rsidRPr="00DD4667">
        <w:rPr>
          <w:rFonts w:ascii="Times New Roman" w:hAnsi="Times New Roman" w:cs="Times New Roman"/>
          <w:sz w:val="24"/>
          <w:szCs w:val="24"/>
          <w:lang w:val="id-ID"/>
        </w:rPr>
        <w:t xml:space="preserve">manfaat kesehatan bagi ibu dan anak </w:t>
      </w:r>
      <w:r w:rsidR="006D7C7B" w:rsidRPr="00DD4667">
        <w:rPr>
          <w:rFonts w:ascii="Times New Roman" w:hAnsi="Times New Roman" w:cs="Times New Roman"/>
          <w:sz w:val="24"/>
          <w:szCs w:val="24"/>
          <w:lang w:val="id-ID"/>
        </w:rPr>
        <w:fldChar w:fldCharType="begin" w:fldLock="1"/>
      </w:r>
      <w:r w:rsidR="006D7C7B" w:rsidRPr="00DD4667">
        <w:rPr>
          <w:rFonts w:ascii="Times New Roman" w:hAnsi="Times New Roman" w:cs="Times New Roman"/>
          <w:sz w:val="24"/>
          <w:szCs w:val="24"/>
          <w:lang w:val="id-ID"/>
        </w:rPr>
        <w:instrText>ADDIN CSL_CITATION {"citationItems":[{"id":"ITEM-1","itemData":{"DOI":"10.1111/jan.12022","ISBN":"0309-2402","ISSN":"03092402","PMID":"23013265","abstract":"AIMS: To assess the association between attendance at antenatal education sessions and breastfeeding during the first year of life.\\n\\nBACKGROUND: Although there is evidence that antenatal education encourages breastfeeding, the size and duration of its effect remain unclear.\\n\\nDESIGN: A prospective cohort study.\\n\\nMETHODS: The study was conducted in Bizkaia (North of Spain) between May 2005-June 2007 with a consecutive sample of 614 primiparas. Women were classified into three groups according to whether they had received antenatal education and, if so, how many classes (0, 1-4, or 5 or more). Telephone interviews at 1·5, 3, 6 and 12 months were used to estimate the risk of cessation of any breastfeeding and to compare the groups with Cox proportional hazards regression models adjusted for potential confounders.\\n\\nFINDINGS: Initially, 90% of women breastfed their infants, with no differences between the groups. During the first month, the risk of cessation of any breastfeeding was three times as high among non-attendees and twice as high among women who attended 1-4 classes compared with those who attended 5 or more classes. The risk was, however, similar in the three groups from the end of first month onwards.\\n\\nCONCLUSION: The results suggest that though antenatal education may be associated with higher rates of breastfeeding in our setting this is only the case for the first month after the birth. Further research is necessary to optimize this beneficial effect to achieve long-term continuation of breastfeeding.","author":[{"dropping-particle":"","family":"Artieta-Pinedo","given":"Isabel","non-dropping-particle":"","parse-names":false,"suffix":""},{"dropping-particle":"","family":"Paz-Pascual","given":"Carmen","non-dropping-particle":"","parse-names":false,"suffix":""},{"dropping-particle":"","family":"Grandes","given":"Gonzalo","non-dropping-particle":"","parse-names":false,"suffix":""},{"dropping-particle":"","family":"Bacigalupe","given":"Amaia","non-dropping-particle":"","parse-names":false,"suffix":""},{"dropping-particle":"","family":"Payo","given":"Janire","non-dropping-particle":"","parse-names":false,"suffix":""},{"dropping-particle":"","family":"Montoya","given":"Imanol","non-dropping-particle":"","parse-names":false,"suffix":""}],"container-title":"Journal of Advanced Nursing","id":"ITEM-1","issue":"7","issued":{"date-parts":[["2013"]]},"page":"1607-1617","title":"Antenatal Education and Breastfeeding in a Cohort of Primiparas","type":"article-journal","volume":"69"},"uris":["http://www.mendeley.com/documents/?uuid=6b7cc93f-5b3a-4d5c-bce2-ec0118269eae"]}],"mendeley":{"formattedCitation":"(Artieta-Pinedo et al., 2013)","plainTextFormattedCitation":"(Artieta-Pinedo et al., 2013)","previouslyFormattedCitation":"(Artieta-Pinedo et al., 2013)"},"properties":{"noteIndex":0},"schema":"https://github.com/citation-style-language/schema/raw/master/csl-citation.json"}</w:instrText>
      </w:r>
      <w:r w:rsidR="006D7C7B" w:rsidRPr="00DD4667">
        <w:rPr>
          <w:rFonts w:ascii="Times New Roman" w:hAnsi="Times New Roman" w:cs="Times New Roman"/>
          <w:sz w:val="24"/>
          <w:szCs w:val="24"/>
          <w:lang w:val="id-ID"/>
        </w:rPr>
        <w:fldChar w:fldCharType="separate"/>
      </w:r>
      <w:r w:rsidR="006D7C7B" w:rsidRPr="00DD4667">
        <w:rPr>
          <w:rFonts w:ascii="Times New Roman" w:hAnsi="Times New Roman" w:cs="Times New Roman"/>
          <w:noProof/>
          <w:sz w:val="24"/>
          <w:szCs w:val="24"/>
          <w:lang w:val="id-ID"/>
        </w:rPr>
        <w:t>(Artieta-Pinedo et al., 2013)</w:t>
      </w:r>
      <w:r w:rsidR="006D7C7B" w:rsidRPr="00DD4667">
        <w:rPr>
          <w:rFonts w:ascii="Times New Roman" w:hAnsi="Times New Roman" w:cs="Times New Roman"/>
          <w:sz w:val="24"/>
          <w:szCs w:val="24"/>
          <w:lang w:val="id-ID"/>
        </w:rPr>
        <w:fldChar w:fldCharType="end"/>
      </w:r>
      <w:r w:rsidR="00D7624F" w:rsidRPr="00DD4667">
        <w:rPr>
          <w:rFonts w:ascii="Times New Roman" w:hAnsi="Times New Roman" w:cs="Times New Roman"/>
          <w:sz w:val="24"/>
          <w:szCs w:val="24"/>
          <w:lang w:val="id-ID"/>
        </w:rPr>
        <w:t xml:space="preserve">. Data epidemiologis telah menunjukkan bahwa ASI jauh lebih unggul daripada susu formula bayi </w:t>
      </w:r>
      <w:r w:rsidR="006D7C7B" w:rsidRPr="00DD4667">
        <w:rPr>
          <w:rFonts w:ascii="Times New Roman" w:hAnsi="Times New Roman" w:cs="Times New Roman"/>
          <w:sz w:val="24"/>
          <w:szCs w:val="24"/>
          <w:lang w:val="id-ID"/>
        </w:rPr>
        <w:fldChar w:fldCharType="begin" w:fldLock="1"/>
      </w:r>
      <w:r w:rsidR="006D7C7B" w:rsidRPr="00DD4667">
        <w:rPr>
          <w:rFonts w:ascii="Times New Roman" w:hAnsi="Times New Roman" w:cs="Times New Roman"/>
          <w:sz w:val="24"/>
          <w:szCs w:val="24"/>
          <w:lang w:val="id-ID"/>
        </w:rPr>
        <w:instrText>ADDIN CSL_CITATION {"citationItems":[{"id":"ITEM-1","itemData":{"DOI":"http://dx.doi.org/10.1155/2014/413053 Research","author":[{"dropping-particle":"","family":"Stolzer","given":"J M","non-dropping-particle":"","parse-names":false,"suffix":""},{"dropping-particle":"","family":"Hossain","given":"Syed Afzal","non-dropping-particle":"","parse-names":false,"suffix":""}],"container-title":"Child Development Research","id":"ITEM-1","issued":{"date-parts":[["2014"]]},"page":"1-6","title":"Breastfeeding Education: A Physician and Patient Assessment","type":"article-journal","volume":"2014"},"uris":["http://www.mendeley.com/documents/?uuid=8359b1ca-986a-4cfb-84eb-a5b0200ca634"]}],"mendeley":{"formattedCitation":"(Stolzer &amp; Hossain, 2014)","plainTextFormattedCitation":"(Stolzer &amp; Hossain, 2014)","previouslyFormattedCitation":"(Stolzer &amp; Hossain, 2014)"},"properties":{"noteIndex":0},"schema":"https://github.com/citation-style-language/schema/raw/master/csl-citation.json"}</w:instrText>
      </w:r>
      <w:r w:rsidR="006D7C7B" w:rsidRPr="00DD4667">
        <w:rPr>
          <w:rFonts w:ascii="Times New Roman" w:hAnsi="Times New Roman" w:cs="Times New Roman"/>
          <w:sz w:val="24"/>
          <w:szCs w:val="24"/>
          <w:lang w:val="id-ID"/>
        </w:rPr>
        <w:fldChar w:fldCharType="separate"/>
      </w:r>
      <w:r w:rsidR="006D7C7B" w:rsidRPr="00DD4667">
        <w:rPr>
          <w:rFonts w:ascii="Times New Roman" w:hAnsi="Times New Roman" w:cs="Times New Roman"/>
          <w:noProof/>
          <w:sz w:val="24"/>
          <w:szCs w:val="24"/>
          <w:lang w:val="id-ID"/>
        </w:rPr>
        <w:t>(Stolzer &amp; Hossain, 2014)</w:t>
      </w:r>
      <w:r w:rsidR="006D7C7B" w:rsidRPr="00DD4667">
        <w:rPr>
          <w:rFonts w:ascii="Times New Roman" w:hAnsi="Times New Roman" w:cs="Times New Roman"/>
          <w:sz w:val="24"/>
          <w:szCs w:val="24"/>
          <w:lang w:val="id-ID"/>
        </w:rPr>
        <w:fldChar w:fldCharType="end"/>
      </w:r>
      <w:r w:rsidR="00D7624F" w:rsidRPr="00DD4667">
        <w:rPr>
          <w:rFonts w:ascii="Times New Roman" w:hAnsi="Times New Roman" w:cs="Times New Roman"/>
          <w:sz w:val="24"/>
          <w:szCs w:val="24"/>
          <w:lang w:val="id-ID"/>
        </w:rPr>
        <w:t>. H</w:t>
      </w:r>
      <w:r w:rsidR="0010495D" w:rsidRPr="00DD4667">
        <w:rPr>
          <w:rFonts w:ascii="Times New Roman" w:hAnsi="Times New Roman" w:cs="Times New Roman"/>
          <w:sz w:val="24"/>
          <w:szCs w:val="24"/>
          <w:lang w:val="id-ID"/>
        </w:rPr>
        <w:t>al ini dibuktikan oleh</w:t>
      </w:r>
      <w:r w:rsidR="00D7624F" w:rsidRPr="00DD4667">
        <w:rPr>
          <w:rFonts w:ascii="Times New Roman" w:hAnsi="Times New Roman" w:cs="Times New Roman"/>
          <w:sz w:val="24"/>
          <w:szCs w:val="24"/>
          <w:lang w:val="id-ID"/>
        </w:rPr>
        <w:t xml:space="preserve"> hasil penelitian kohort yang membandingkan anak-anak yang mendapatkan ASI dan anak-anak yang mendapatkan makanan buatan. Anak-anak yang mendapatkan ASI </w:t>
      </w:r>
      <w:r w:rsidR="0010495D" w:rsidRPr="00DD4667">
        <w:rPr>
          <w:rFonts w:ascii="Times New Roman" w:hAnsi="Times New Roman" w:cs="Times New Roman"/>
          <w:sz w:val="24"/>
          <w:szCs w:val="24"/>
          <w:lang w:val="id-ID"/>
        </w:rPr>
        <w:t xml:space="preserve">secara signifikan, memiliki kemungkinan lebih kecil untuk menderita eksim, infeksi saluran pencernaan, infeksi saluran </w:t>
      </w:r>
      <w:r w:rsidR="0010495D" w:rsidRPr="00DD4667">
        <w:rPr>
          <w:rFonts w:ascii="Times New Roman" w:hAnsi="Times New Roman" w:cs="Times New Roman"/>
          <w:sz w:val="24"/>
          <w:szCs w:val="24"/>
          <w:lang w:val="id-ID"/>
        </w:rPr>
        <w:lastRenderedPageBreak/>
        <w:t>pernafasan, alergi, asma, diare, botulisme, penyakit usus, diabetes, penyakit hati, dan suddently infant death syndrome (SIDS).</w:t>
      </w:r>
    </w:p>
    <w:p w:rsidR="0010495D" w:rsidRPr="00DD4667" w:rsidRDefault="0010495D" w:rsidP="00D7624F">
      <w:pPr>
        <w:spacing w:after="0" w:line="480" w:lineRule="auto"/>
        <w:jc w:val="both"/>
        <w:rPr>
          <w:rFonts w:ascii="Times New Roman" w:hAnsi="Times New Roman" w:cs="Times New Roman"/>
          <w:sz w:val="24"/>
          <w:szCs w:val="24"/>
          <w:lang w:val="id-ID"/>
        </w:rPr>
      </w:pPr>
      <w:r w:rsidRPr="00DD4667">
        <w:rPr>
          <w:rFonts w:ascii="Times New Roman" w:hAnsi="Times New Roman" w:cs="Times New Roman"/>
          <w:sz w:val="24"/>
          <w:szCs w:val="24"/>
          <w:lang w:val="id-ID"/>
        </w:rPr>
        <w:tab/>
        <w:t>Pemerintah Indonesia telah menyatakan dengan jelas bahwa tingkat pemberian ASI harus meningkat jika kita ingin berhasil mengurangi angka kesakitan dan kematian anak dan ibu di Indonesia</w:t>
      </w:r>
      <w:r w:rsidR="006D7C7B" w:rsidRPr="00DD4667">
        <w:rPr>
          <w:rFonts w:ascii="Times New Roman" w:hAnsi="Times New Roman" w:cs="Times New Roman"/>
          <w:sz w:val="24"/>
          <w:szCs w:val="24"/>
          <w:lang w:val="id-ID"/>
        </w:rPr>
        <w:t xml:space="preserve"> </w:t>
      </w:r>
      <w:r w:rsidR="006D7C7B" w:rsidRPr="00DD4667">
        <w:rPr>
          <w:rFonts w:ascii="Times New Roman" w:hAnsi="Times New Roman" w:cs="Times New Roman"/>
          <w:sz w:val="24"/>
          <w:szCs w:val="24"/>
          <w:lang w:val="id-ID"/>
        </w:rPr>
        <w:fldChar w:fldCharType="begin" w:fldLock="1"/>
      </w:r>
      <w:r w:rsidR="006D7C7B" w:rsidRPr="00DD4667">
        <w:rPr>
          <w:rFonts w:ascii="Times New Roman" w:hAnsi="Times New Roman" w:cs="Times New Roman"/>
          <w:sz w:val="24"/>
          <w:szCs w:val="24"/>
          <w:lang w:val="id-ID"/>
        </w:rPr>
        <w:instrText>ADDIN CSL_CITATION {"citationItems":[{"id":"ITEM-1","itemData":{"URL":"http://www.kesehatanibu.depkes.go.id/archives/335","author":[{"dropping-particle":"","family":"KementrianKesehatanRepublikIndonesia","given":"","non-dropping-particle":"","parse-names":false,"suffix":""}],"id":"ITEM-1","issued":{"date-parts":[["2011"]]},"title":"Refleksi Hari Ibu: Skenario Percepatan Penurunan Angka Kematian Ibu","type":"webpage"},"uris":["http://www.mendeley.com/documents/?uuid=77e8d964-eb80-42e3-861e-df17c6ec1198"]}],"mendeley":{"formattedCitation":"(KementrianKesehatanRepublikIndonesia, 2011)","plainTextFormattedCitation":"(KementrianKesehatanRepublikIndonesia, 2011)","previouslyFormattedCitation":"(KementrianKesehatanRepublikIndonesia, 2011)"},"properties":{"noteIndex":0},"schema":"https://github.com/citation-style-language/schema/raw/master/csl-citation.json"}</w:instrText>
      </w:r>
      <w:r w:rsidR="006D7C7B" w:rsidRPr="00DD4667">
        <w:rPr>
          <w:rFonts w:ascii="Times New Roman" w:hAnsi="Times New Roman" w:cs="Times New Roman"/>
          <w:sz w:val="24"/>
          <w:szCs w:val="24"/>
          <w:lang w:val="id-ID"/>
        </w:rPr>
        <w:fldChar w:fldCharType="separate"/>
      </w:r>
      <w:r w:rsidR="006D7C7B" w:rsidRPr="00DD4667">
        <w:rPr>
          <w:rFonts w:ascii="Times New Roman" w:hAnsi="Times New Roman" w:cs="Times New Roman"/>
          <w:noProof/>
          <w:sz w:val="24"/>
          <w:szCs w:val="24"/>
          <w:lang w:val="id-ID"/>
        </w:rPr>
        <w:t>(KementrianKesehatanRepublikIndonesia, 2011)</w:t>
      </w:r>
      <w:r w:rsidR="006D7C7B" w:rsidRPr="00DD4667">
        <w:rPr>
          <w:rFonts w:ascii="Times New Roman" w:hAnsi="Times New Roman" w:cs="Times New Roman"/>
          <w:sz w:val="24"/>
          <w:szCs w:val="24"/>
          <w:lang w:val="id-ID"/>
        </w:rPr>
        <w:fldChar w:fldCharType="end"/>
      </w:r>
      <w:r w:rsidRPr="00DD4667">
        <w:rPr>
          <w:rFonts w:ascii="Times New Roman" w:hAnsi="Times New Roman" w:cs="Times New Roman"/>
          <w:sz w:val="24"/>
          <w:szCs w:val="24"/>
          <w:lang w:val="id-ID"/>
        </w:rPr>
        <w:t xml:space="preserve">. Menurut </w:t>
      </w:r>
      <w:r w:rsidR="006C2211" w:rsidRPr="00DD4667">
        <w:rPr>
          <w:rFonts w:ascii="Times New Roman" w:hAnsi="Times New Roman" w:cs="Times New Roman"/>
          <w:sz w:val="24"/>
          <w:szCs w:val="24"/>
          <w:lang w:val="id-ID"/>
        </w:rPr>
        <w:t xml:space="preserve">The Surgeon General of The United States, inisiasi menyusui dini (IMD), pemberian ASI eksklusif selama </w:t>
      </w:r>
      <w:r w:rsidR="00B33385" w:rsidRPr="00DD4667">
        <w:rPr>
          <w:rFonts w:ascii="Times New Roman" w:hAnsi="Times New Roman" w:cs="Times New Roman"/>
          <w:sz w:val="24"/>
          <w:szCs w:val="24"/>
          <w:lang w:val="id-ID"/>
        </w:rPr>
        <w:t>6</w:t>
      </w:r>
      <w:r w:rsidR="006C2211" w:rsidRPr="00DD4667">
        <w:rPr>
          <w:rFonts w:ascii="Times New Roman" w:hAnsi="Times New Roman" w:cs="Times New Roman"/>
          <w:sz w:val="24"/>
          <w:szCs w:val="24"/>
          <w:lang w:val="id-ID"/>
        </w:rPr>
        <w:t xml:space="preserve"> bulan pertama, dan pemberian ASI selama </w:t>
      </w:r>
      <w:r w:rsidR="00B33385" w:rsidRPr="00DD4667">
        <w:rPr>
          <w:rFonts w:ascii="Times New Roman" w:hAnsi="Times New Roman" w:cs="Times New Roman"/>
          <w:sz w:val="24"/>
          <w:szCs w:val="24"/>
          <w:lang w:val="id-ID"/>
        </w:rPr>
        <w:t>2</w:t>
      </w:r>
      <w:r w:rsidR="006C2211" w:rsidRPr="00DD4667">
        <w:rPr>
          <w:rFonts w:ascii="Times New Roman" w:hAnsi="Times New Roman" w:cs="Times New Roman"/>
          <w:sz w:val="24"/>
          <w:szCs w:val="24"/>
          <w:lang w:val="id-ID"/>
        </w:rPr>
        <w:t xml:space="preserve"> tahun memberikan hasil kesehatan yang baik secara signifikan</w:t>
      </w:r>
      <w:r w:rsidR="006D7C7B" w:rsidRPr="00DD4667">
        <w:rPr>
          <w:rFonts w:ascii="Times New Roman" w:hAnsi="Times New Roman" w:cs="Times New Roman"/>
          <w:sz w:val="24"/>
          <w:szCs w:val="24"/>
          <w:lang w:val="id-ID"/>
        </w:rPr>
        <w:t xml:space="preserve"> </w:t>
      </w:r>
      <w:r w:rsidR="006D7C7B" w:rsidRPr="00DD4667">
        <w:rPr>
          <w:rFonts w:ascii="Times New Roman" w:hAnsi="Times New Roman" w:cs="Times New Roman"/>
          <w:sz w:val="24"/>
          <w:szCs w:val="24"/>
          <w:lang w:val="id-ID"/>
        </w:rPr>
        <w:fldChar w:fldCharType="begin" w:fldLock="1"/>
      </w:r>
      <w:r w:rsidR="006D7C7B" w:rsidRPr="00DD4667">
        <w:rPr>
          <w:rFonts w:ascii="Times New Roman" w:hAnsi="Times New Roman" w:cs="Times New Roman"/>
          <w:sz w:val="24"/>
          <w:szCs w:val="24"/>
          <w:lang w:val="id-ID"/>
        </w:rPr>
        <w:instrText>ADDIN CSL_CITATION {"citationItems":[{"id":"ITEM-1","itemData":{"DOI":"http://dx.doi.org/10.1155/2014/413053 Research","author":[{"dropping-particle":"","family":"Stolzer","given":"J M","non-dropping-particle":"","parse-names":false,"suffix":""},{"dropping-particle":"","family":"Hossain","given":"Syed Afzal","non-dropping-particle":"","parse-names":false,"suffix":""}],"container-title":"Child Development Research","id":"ITEM-1","issued":{"date-parts":[["2014"]]},"page":"1-6","title":"Breastfeeding Education: A Physician and Patient Assessment","type":"article-journal","volume":"2014"},"uris":["http://www.mendeley.com/documents/?uuid=8359b1ca-986a-4cfb-84eb-a5b0200ca634"]}],"mendeley":{"formattedCitation":"(Stolzer &amp; Hossain, 2014)","plainTextFormattedCitation":"(Stolzer &amp; Hossain, 2014)","previouslyFormattedCitation":"(Stolzer &amp; Hossain, 2014)"},"properties":{"noteIndex":0},"schema":"https://github.com/citation-style-language/schema/raw/master/csl-citation.json"}</w:instrText>
      </w:r>
      <w:r w:rsidR="006D7C7B" w:rsidRPr="00DD4667">
        <w:rPr>
          <w:rFonts w:ascii="Times New Roman" w:hAnsi="Times New Roman" w:cs="Times New Roman"/>
          <w:sz w:val="24"/>
          <w:szCs w:val="24"/>
          <w:lang w:val="id-ID"/>
        </w:rPr>
        <w:fldChar w:fldCharType="separate"/>
      </w:r>
      <w:r w:rsidR="006D7C7B" w:rsidRPr="00DD4667">
        <w:rPr>
          <w:rFonts w:ascii="Times New Roman" w:hAnsi="Times New Roman" w:cs="Times New Roman"/>
          <w:noProof/>
          <w:sz w:val="24"/>
          <w:szCs w:val="24"/>
          <w:lang w:val="id-ID"/>
        </w:rPr>
        <w:t>(Stolzer &amp; Hossain, 2014)</w:t>
      </w:r>
      <w:r w:rsidR="006D7C7B" w:rsidRPr="00DD4667">
        <w:rPr>
          <w:rFonts w:ascii="Times New Roman" w:hAnsi="Times New Roman" w:cs="Times New Roman"/>
          <w:sz w:val="24"/>
          <w:szCs w:val="24"/>
          <w:lang w:val="id-ID"/>
        </w:rPr>
        <w:fldChar w:fldCharType="end"/>
      </w:r>
      <w:r w:rsidR="006C2211" w:rsidRPr="00DD4667">
        <w:rPr>
          <w:rFonts w:ascii="Times New Roman" w:hAnsi="Times New Roman" w:cs="Times New Roman"/>
          <w:sz w:val="24"/>
          <w:szCs w:val="24"/>
          <w:lang w:val="id-ID"/>
        </w:rPr>
        <w:t xml:space="preserve">. Sementara itu, berdasarkan data yang dipublikasikan, tingkat IMD, pemberian ASI eksklusif selama </w:t>
      </w:r>
      <w:r w:rsidR="00B33385" w:rsidRPr="00DD4667">
        <w:rPr>
          <w:rFonts w:ascii="Times New Roman" w:hAnsi="Times New Roman" w:cs="Times New Roman"/>
          <w:sz w:val="24"/>
          <w:szCs w:val="24"/>
          <w:lang w:val="id-ID"/>
        </w:rPr>
        <w:t xml:space="preserve">6 </w:t>
      </w:r>
      <w:r w:rsidR="006C2211" w:rsidRPr="00DD4667">
        <w:rPr>
          <w:rFonts w:ascii="Times New Roman" w:hAnsi="Times New Roman" w:cs="Times New Roman"/>
          <w:sz w:val="24"/>
          <w:szCs w:val="24"/>
          <w:lang w:val="id-ID"/>
        </w:rPr>
        <w:t xml:space="preserve">bulan pertama, dan pemberuian ASI selama </w:t>
      </w:r>
      <w:r w:rsidR="00B33385" w:rsidRPr="00DD4667">
        <w:rPr>
          <w:rFonts w:ascii="Times New Roman" w:hAnsi="Times New Roman" w:cs="Times New Roman"/>
          <w:sz w:val="24"/>
          <w:szCs w:val="24"/>
          <w:lang w:val="id-ID"/>
        </w:rPr>
        <w:t>2</w:t>
      </w:r>
      <w:r w:rsidR="006C2211" w:rsidRPr="00DD4667">
        <w:rPr>
          <w:rFonts w:ascii="Times New Roman" w:hAnsi="Times New Roman" w:cs="Times New Roman"/>
          <w:sz w:val="24"/>
          <w:szCs w:val="24"/>
          <w:lang w:val="id-ID"/>
        </w:rPr>
        <w:t xml:space="preserve"> tahun masih jauh dari rekomendasi The World Health Organization</w:t>
      </w:r>
      <w:r w:rsidR="00C76401" w:rsidRPr="00DD4667">
        <w:rPr>
          <w:rFonts w:ascii="Times New Roman" w:hAnsi="Times New Roman" w:cs="Times New Roman"/>
          <w:sz w:val="24"/>
          <w:szCs w:val="24"/>
          <w:lang w:val="id-ID"/>
        </w:rPr>
        <w:t xml:space="preserve"> (WHO)</w:t>
      </w:r>
      <w:r w:rsidR="006D7C7B" w:rsidRPr="00DD4667">
        <w:rPr>
          <w:rFonts w:ascii="Times New Roman" w:hAnsi="Times New Roman" w:cs="Times New Roman"/>
          <w:sz w:val="24"/>
          <w:szCs w:val="24"/>
          <w:lang w:val="id-ID"/>
        </w:rPr>
        <w:t xml:space="preserve"> </w:t>
      </w:r>
      <w:r w:rsidR="006D7C7B" w:rsidRPr="00DD4667">
        <w:rPr>
          <w:rFonts w:ascii="Times New Roman" w:hAnsi="Times New Roman" w:cs="Times New Roman"/>
          <w:sz w:val="24"/>
          <w:szCs w:val="24"/>
          <w:lang w:val="id-ID"/>
        </w:rPr>
        <w:fldChar w:fldCharType="begin" w:fldLock="1"/>
      </w:r>
      <w:r w:rsidR="006D7C7B" w:rsidRPr="00DD4667">
        <w:rPr>
          <w:rFonts w:ascii="Times New Roman" w:hAnsi="Times New Roman" w:cs="Times New Roman"/>
          <w:sz w:val="24"/>
          <w:szCs w:val="24"/>
          <w:lang w:val="id-ID"/>
        </w:rPr>
        <w:instrText>ADDIN CSL_CITATION {"citationItems":[{"id":"ITEM-1","itemData":{"DOI":"10.1111/jan.12022","ISBN":"0309-2402","ISSN":"03092402","PMID":"23013265","abstract":"AIMS: To assess the association between attendance at antenatal education sessions and breastfeeding during the first year of life.\\n\\nBACKGROUND: Although there is evidence that antenatal education encourages breastfeeding, the size and duration of its effect remain unclear.\\n\\nDESIGN: A prospective cohort study.\\n\\nMETHODS: The study was conducted in Bizkaia (North of Spain) between May 2005-June 2007 with a consecutive sample of 614 primiparas. Women were classified into three groups according to whether they had received antenatal education and, if so, how many classes (0, 1-4, or 5 or more). Telephone interviews at 1·5, 3, 6 and 12 months were used to estimate the risk of cessation of any breastfeeding and to compare the groups with Cox proportional hazards regression models adjusted for potential confounders.\\n\\nFINDINGS: Initially, 90% of women breastfed their infants, with no differences between the groups. During the first month, the risk of cessation of any breastfeeding was three times as high among non-attendees and twice as high among women who attended 1-4 classes compared with those who attended 5 or more classes. The risk was, however, similar in the three groups from the end of first month onwards.\\n\\nCONCLUSION: The results suggest that though antenatal education may be associated with higher rates of breastfeeding in our setting this is only the case for the first month after the birth. Further research is necessary to optimize this beneficial effect to achieve long-term continuation of breastfeeding.","author":[{"dropping-particle":"","family":"Artieta-Pinedo","given":"Isabel","non-dropping-particle":"","parse-names":false,"suffix":""},{"dropping-particle":"","family":"Paz-Pascual","given":"Carmen","non-dropping-particle":"","parse-names":false,"suffix":""},{"dropping-particle":"","family":"Grandes","given":"Gonzalo","non-dropping-particle":"","parse-names":false,"suffix":""},{"dropping-particle":"","family":"Bacigalupe","given":"Amaia","non-dropping-particle":"","parse-names":false,"suffix":""},{"dropping-particle":"","family":"Payo","given":"Janire","non-dropping-particle":"","parse-names":false,"suffix":""},{"dropping-particle":"","family":"Montoya","given":"Imanol","non-dropping-particle":"","parse-names":false,"suffix":""}],"container-title":"Journal of Advanced Nursing","id":"ITEM-1","issue":"7","issued":{"date-parts":[["2013"]]},"page":"1607-1617","title":"Antenatal Education and Breastfeeding in a Cohort of Primiparas","type":"article-journal","volume":"69"},"uris":["http://www.mendeley.com/documents/?uuid=6b7cc93f-5b3a-4d5c-bce2-ec0118269eae"]}],"mendeley":{"formattedCitation":"(Artieta-Pinedo et al., 2013)","plainTextFormattedCitation":"(Artieta-Pinedo et al., 2013)","previouslyFormattedCitation":"(Artieta-Pinedo et al., 2013)"},"properties":{"noteIndex":0},"schema":"https://github.com/citation-style-language/schema/raw/master/csl-citation.json"}</w:instrText>
      </w:r>
      <w:r w:rsidR="006D7C7B" w:rsidRPr="00DD4667">
        <w:rPr>
          <w:rFonts w:ascii="Times New Roman" w:hAnsi="Times New Roman" w:cs="Times New Roman"/>
          <w:sz w:val="24"/>
          <w:szCs w:val="24"/>
          <w:lang w:val="id-ID"/>
        </w:rPr>
        <w:fldChar w:fldCharType="separate"/>
      </w:r>
      <w:r w:rsidR="006D7C7B" w:rsidRPr="00DD4667">
        <w:rPr>
          <w:rFonts w:ascii="Times New Roman" w:hAnsi="Times New Roman" w:cs="Times New Roman"/>
          <w:noProof/>
          <w:sz w:val="24"/>
          <w:szCs w:val="24"/>
          <w:lang w:val="id-ID"/>
        </w:rPr>
        <w:t>(Artieta-Pinedo et al., 2013)</w:t>
      </w:r>
      <w:r w:rsidR="006D7C7B" w:rsidRPr="00DD4667">
        <w:rPr>
          <w:rFonts w:ascii="Times New Roman" w:hAnsi="Times New Roman" w:cs="Times New Roman"/>
          <w:sz w:val="24"/>
          <w:szCs w:val="24"/>
          <w:lang w:val="id-ID"/>
        </w:rPr>
        <w:fldChar w:fldCharType="end"/>
      </w:r>
      <w:r w:rsidR="006C2211" w:rsidRPr="00DD4667">
        <w:rPr>
          <w:rFonts w:ascii="Times New Roman" w:hAnsi="Times New Roman" w:cs="Times New Roman"/>
          <w:sz w:val="24"/>
          <w:szCs w:val="24"/>
          <w:lang w:val="id-ID"/>
        </w:rPr>
        <w:t xml:space="preserve">. </w:t>
      </w:r>
      <w:r w:rsidR="00C76401" w:rsidRPr="00DD4667">
        <w:rPr>
          <w:rFonts w:ascii="Times New Roman" w:hAnsi="Times New Roman" w:cs="Times New Roman"/>
          <w:sz w:val="24"/>
          <w:szCs w:val="24"/>
          <w:lang w:val="id-ID"/>
        </w:rPr>
        <w:t>Oleh karena itu, WHO mencanangkan promosi pemberian ASI sebagai skala prioritas sekalipun di negara maju</w:t>
      </w:r>
      <w:r w:rsidR="006D7C7B" w:rsidRPr="00DD4667">
        <w:rPr>
          <w:rFonts w:ascii="Times New Roman" w:hAnsi="Times New Roman" w:cs="Times New Roman"/>
          <w:sz w:val="24"/>
          <w:szCs w:val="24"/>
          <w:lang w:val="id-ID"/>
        </w:rPr>
        <w:t xml:space="preserve"> </w:t>
      </w:r>
      <w:r w:rsidR="006D7C7B" w:rsidRPr="00DD4667">
        <w:rPr>
          <w:rFonts w:ascii="Times New Roman" w:hAnsi="Times New Roman" w:cs="Times New Roman"/>
          <w:sz w:val="24"/>
          <w:szCs w:val="24"/>
          <w:lang w:val="id-ID"/>
        </w:rPr>
        <w:fldChar w:fldCharType="begin" w:fldLock="1"/>
      </w:r>
      <w:r w:rsidR="006D7C7B" w:rsidRPr="00DD4667">
        <w:rPr>
          <w:rFonts w:ascii="Times New Roman" w:hAnsi="Times New Roman" w:cs="Times New Roman"/>
          <w:sz w:val="24"/>
          <w:szCs w:val="24"/>
          <w:lang w:val="id-ID"/>
        </w:rPr>
        <w:instrText>ADDIN CSL_CITATION {"citationItems":[{"id":"ITEM-1","itemData":{"DOI":"10.1111/mcn.12129","ISBN":"1740-8695","ISSN":"17408709","PMID":"24720518","abstract":"Increasing breastfeeding rates is a strategic priority in the UK and understanding the factors that promote and encourage breastfeeding is critical to achieving this. It is established that women who have strong social support from their partner are more likely to initiate and continue breastfeeding. However, little research has explored the fathers' role in breastfeeding support and more importantly, the information and guidance he may need. In the current study, 117 men whose partner had given birth in the previous 2 years and initiated breastfeeding at birth completed an open-ended questionnaire exploring their experiences of breastfeeding, the information and support they received and their ideas for future breastfeeding education and promotion aimed at fathers and families. Overall, the findings showed that fathers were encouraging of breastfeeding and wanted to be able to support their partner. However, they often felt left out of the breastfeeding relationships and helpless to support their partner at this time. Many reported being excluded from antenatal breastfeeding education or being considered unimportant in post-natal support. Men wanted more information about breastfeeding to be directed towards them alongside ideas about how they could practically support their partner. The importance of support mechanisms for themselves during this time was also raised. The results highlight the need for health professionals to direct support and information towards fathers as well as the mother-infant dyad and to recognise their importance in promoting and enabling breastfeeding.","author":[{"dropping-particle":"","family":"Brown","given":"Amy","non-dropping-particle":"","parse-names":false,"suffix":""},{"dropping-particle":"","family":"Davies","given":"Ruth","non-dropping-particle":"","parse-names":false,"suffix":""}],"container-title":"Maternal and Child Nutrition","id":"ITEM-1","issue":"4","issued":{"date-parts":[["2014"]]},"page":"510-526","title":"Fathers' Experiences of Supporting Breastfeeding: Challenges for Breastfeeding Promotion and Education","type":"article-journal","volume":"10"},"uris":["http://www.mendeley.com/documents/?uuid=647e5edc-a8b5-4c54-a919-028e90f1395f"]},{"id":"ITEM-2","itemData":{"DOI":"10.1111/jan.12022","ISBN":"0309-2402","ISSN":"03092402","PMID":"23013265","abstract":"AIMS: To assess the association between attendance at antenatal education sessions and breastfeeding during the first year of life.\\n\\nBACKGROUND: Although there is evidence that antenatal education encourages breastfeeding, the size and duration of its effect remain unclear.\\n\\nDESIGN: A prospective cohort study.\\n\\nMETHODS: The study was conducted in Bizkaia (North of Spain) between May 2005-June 2007 with a consecutive sample of 614 primiparas. Women were classified into three groups according to whether they had received antenatal education and, if so, how many classes (0, 1-4, or 5 or more). Telephone interviews at 1·5, 3, 6 and 12 months were used to estimate the risk of cessation of any breastfeeding and to compare the groups with Cox proportional hazards regression models adjusted for potential confounders.\\n\\nFINDINGS: Initially, 90% of women breastfed their infants, with no differences between the groups. During the first month, the risk of cessation of any breastfeeding was three times as high among non-attendees and twice as high among women who attended 1-4 classes compared with those who attended 5 or more classes. The risk was, however, similar in the three groups from the end of first month onwards.\\n\\nCONCLUSION: The results suggest that though antenatal education may be associated with higher rates of breastfeeding in our setting this is only the case for the first month after the birth. Further research is necessary to optimize this beneficial effect to achieve long-term continuation of breastfeeding.","author":[{"dropping-particle":"","family":"Artieta-Pinedo","given":"Isabel","non-dropping-particle":"","parse-names":false,"suffix":""},{"dropping-particle":"","family":"Paz-Pascual","given":"Carmen","non-dropping-particle":"","parse-names":false,"suffix":""},{"dropping-particle":"","family":"Grandes","given":"Gonzalo","non-dropping-particle":"","parse-names":false,"suffix":""},{"dropping-particle":"","family":"Bacigalupe","given":"Amaia","non-dropping-particle":"","parse-names":false,"suffix":""},{"dropping-particle":"","family":"Payo","given":"Janire","non-dropping-particle":"","parse-names":false,"suffix":""},{"dropping-particle":"","family":"Montoya","given":"Imanol","non-dropping-particle":"","parse-names":false,"suffix":""}],"container-title":"Journal of Advanced Nursing","id":"ITEM-2","issue":"7","issued":{"date-parts":[["2013"]]},"page":"1607-1617","title":"Antenatal Education and Breastfeeding in a Cohort of Primiparas","type":"article-journal","volume":"69"},"uris":["http://www.mendeley.com/documents/?uuid=6b7cc93f-5b3a-4d5c-bce2-ec0118269eae"]}],"mendeley":{"formattedCitation":"(Artieta-Pinedo et al., 2013; Brown &amp; Davies, 2014)","plainTextFormattedCitation":"(Artieta-Pinedo et al., 2013; Brown &amp; Davies, 2014)","previouslyFormattedCitation":"(Artieta-Pinedo et al., 2013; Brown &amp; Davies, 2014)"},"properties":{"noteIndex":0},"schema":"https://github.com/citation-style-language/schema/raw/master/csl-citation.json"}</w:instrText>
      </w:r>
      <w:r w:rsidR="006D7C7B" w:rsidRPr="00DD4667">
        <w:rPr>
          <w:rFonts w:ascii="Times New Roman" w:hAnsi="Times New Roman" w:cs="Times New Roman"/>
          <w:sz w:val="24"/>
          <w:szCs w:val="24"/>
          <w:lang w:val="id-ID"/>
        </w:rPr>
        <w:fldChar w:fldCharType="separate"/>
      </w:r>
      <w:r w:rsidR="006D7C7B" w:rsidRPr="00DD4667">
        <w:rPr>
          <w:rFonts w:ascii="Times New Roman" w:hAnsi="Times New Roman" w:cs="Times New Roman"/>
          <w:noProof/>
          <w:sz w:val="24"/>
          <w:szCs w:val="24"/>
          <w:lang w:val="id-ID"/>
        </w:rPr>
        <w:t>(Artieta-Pinedo et al., 2013; Brown &amp; Davies, 2014)</w:t>
      </w:r>
      <w:r w:rsidR="006D7C7B" w:rsidRPr="00DD4667">
        <w:rPr>
          <w:rFonts w:ascii="Times New Roman" w:hAnsi="Times New Roman" w:cs="Times New Roman"/>
          <w:sz w:val="24"/>
          <w:szCs w:val="24"/>
          <w:lang w:val="id-ID"/>
        </w:rPr>
        <w:fldChar w:fldCharType="end"/>
      </w:r>
      <w:r w:rsidR="006D7C7B" w:rsidRPr="00DD4667">
        <w:rPr>
          <w:rFonts w:ascii="Times New Roman" w:hAnsi="Times New Roman" w:cs="Times New Roman"/>
          <w:sz w:val="24"/>
          <w:szCs w:val="24"/>
          <w:lang w:val="id-ID"/>
        </w:rPr>
        <w:t>.</w:t>
      </w:r>
    </w:p>
    <w:p w:rsidR="005A67CF" w:rsidRPr="00DD4667" w:rsidRDefault="00C76401" w:rsidP="00B91F5B">
      <w:pPr>
        <w:spacing w:after="0" w:line="480" w:lineRule="auto"/>
        <w:jc w:val="both"/>
        <w:rPr>
          <w:rFonts w:ascii="Times New Roman" w:hAnsi="Times New Roman" w:cs="Times New Roman"/>
          <w:sz w:val="24"/>
          <w:szCs w:val="24"/>
          <w:lang w:val="id-ID"/>
        </w:rPr>
      </w:pPr>
      <w:r w:rsidRPr="00DD4667">
        <w:rPr>
          <w:rFonts w:ascii="Times New Roman" w:hAnsi="Times New Roman" w:cs="Times New Roman"/>
          <w:sz w:val="24"/>
          <w:szCs w:val="24"/>
          <w:lang w:val="id-ID"/>
        </w:rPr>
        <w:tab/>
        <w:t>Pada tahun 1991, WHO dan The United Nations International Children’s Emergency Fund (UNICEF) meluncurkan “Baby-Friendly Hospital Initiative (BFHI)” untuk mendukung praktik pemberian makan yang tepat pada b</w:t>
      </w:r>
      <w:r w:rsidR="00257BD3" w:rsidRPr="00DD4667">
        <w:rPr>
          <w:rFonts w:ascii="Times New Roman" w:hAnsi="Times New Roman" w:cs="Times New Roman"/>
          <w:sz w:val="24"/>
          <w:szCs w:val="24"/>
          <w:lang w:val="id-ID"/>
        </w:rPr>
        <w:t xml:space="preserve">ayi baru lahir </w:t>
      </w:r>
      <w:r w:rsidR="006D7C7B" w:rsidRPr="00DD4667">
        <w:rPr>
          <w:rFonts w:ascii="Times New Roman" w:hAnsi="Times New Roman" w:cs="Times New Roman"/>
          <w:sz w:val="24"/>
          <w:szCs w:val="24"/>
          <w:lang w:val="id-ID"/>
        </w:rPr>
        <w:fldChar w:fldCharType="begin" w:fldLock="1"/>
      </w:r>
      <w:r w:rsidR="006D7C7B" w:rsidRPr="00DD4667">
        <w:rPr>
          <w:rFonts w:ascii="Times New Roman" w:hAnsi="Times New Roman" w:cs="Times New Roman"/>
          <w:sz w:val="24"/>
          <w:szCs w:val="24"/>
          <w:lang w:val="id-ID"/>
        </w:rPr>
        <w:instrText>ADDIN CSL_CITATION {"citationItems":[{"id":"ITEM-1","itemData":{"DOI":"10.4103/2008-7802.156838","ISBN":"2008-7802","ISSN":"2008-8213","PMID":"26015863","abstract":"Background: Baby-friendly Hospital Initiative (BFHI) is a vital intervention supported by World Health Organization and UNICEF to reduce infant mortality and has been included as a part of the curriculum in nursing and medical courses. To know the extent of knowledge of students about BFHI along with its understanding and to find out the gap in their knowledge about BFHI steps. Methods: A descriptive cross sectional study was carried out among the nursing (4th year) and medical students (3rd year MBBS) about ten steps of BFHI by a pretested and predesigned questionnaire. After ethical clearance, information was collected about their awareness and correct understanding concerning ten steps. Results: A total of 102 (51.6%) medical and 96 (48.4%) nursing students comprising of 57 (28.8%) males and 141 (71.2%) females were interviewed, had similar mean score about the ten steps of BFHI. Female respondents 82.3% had best understood the step 2 (training), as compared to males 80.7%. About step 6 (no supplements) 94.3% females and 86% males had well understood the step. Step 7 (rooming in) was known to 85.8% females and 54.4% males respectively. Step 9 (no pacifiers) was known to 80.1% females while among males 56.1% were aware. There was statistically significant difference in their knowledge about the steps 2 and 4 (skin to skin), 5 (counseling), 7, and 9 as females were more aware about these steps than males. The least understood steps in medical and nursing students were step 1 (written policy) (15.7%, 15.6%), step 3 (prenatal education) (27.5%, 29.2%), step 8 (cues) (10.8%, 24%) and step ten (community support) (8.8%, 11.5%) respectively. Conclusions: BFHI is one of the successful international efforts undertaken to promote, protect and support breast feeding. Acquiring knowledge about the same by medical and nursing students is most crucial tool for better practices by them in the future. Continued medical education, workshops and seminars by lactation specialists in addition to the regular teaching about BFHI as part of the curriculum may be considered to ensure and update their knowledge about BFHI.","author":[{"dropping-particle":"","family":"V.A.","given":"Kakrani","non-dropping-particle":"","parse-names":false,"suffix":""},{"dropping-particle":"","family":"H.K.","given":"Rathod Waghela","non-dropping-particle":"","parse-names":false,"suffix":""},{"dropping-particle":"","family":"M.S.","given":"Mammulwar","non-dropping-particle":"","parse-names":false,"suffix":""}],"container-title":"International Journal of Preventive Medicine","id":"ITEM-1","issue":"40","issued":{"date-parts":[["2015"]]},"page":"no pagination","title":"Awareness about \"Ten Steps for Successful Breastfeeding\" among Medical and Nursing Students","type":"article-journal","volume":"6"},"uris":["http://www.mendeley.com/documents/?uuid=d0e2659c-a514-4c8d-be2f-827886c3261f"]}],"mendeley":{"formattedCitation":"(V.A., H.K., &amp; M.S., 2015)","plainTextFormattedCitation":"(V.A., H.K., &amp; M.S., 2015)","previouslyFormattedCitation":"(V.A., H.K., &amp; M.S., 2015)"},"properties":{"noteIndex":0},"schema":"https://github.com/citation-style-language/schema/raw/master/csl-citation.json"}</w:instrText>
      </w:r>
      <w:r w:rsidR="006D7C7B" w:rsidRPr="00DD4667">
        <w:rPr>
          <w:rFonts w:ascii="Times New Roman" w:hAnsi="Times New Roman" w:cs="Times New Roman"/>
          <w:sz w:val="24"/>
          <w:szCs w:val="24"/>
          <w:lang w:val="id-ID"/>
        </w:rPr>
        <w:fldChar w:fldCharType="separate"/>
      </w:r>
      <w:r w:rsidR="006D7C7B" w:rsidRPr="00DD4667">
        <w:rPr>
          <w:rFonts w:ascii="Times New Roman" w:hAnsi="Times New Roman" w:cs="Times New Roman"/>
          <w:noProof/>
          <w:sz w:val="24"/>
          <w:szCs w:val="24"/>
          <w:lang w:val="id-ID"/>
        </w:rPr>
        <w:t>(V.A., H.K., &amp; M.S., 2015)</w:t>
      </w:r>
      <w:r w:rsidR="006D7C7B" w:rsidRPr="00DD4667">
        <w:rPr>
          <w:rFonts w:ascii="Times New Roman" w:hAnsi="Times New Roman" w:cs="Times New Roman"/>
          <w:sz w:val="24"/>
          <w:szCs w:val="24"/>
          <w:lang w:val="id-ID"/>
        </w:rPr>
        <w:fldChar w:fldCharType="end"/>
      </w:r>
      <w:r w:rsidR="00257BD3" w:rsidRPr="00DD4667">
        <w:rPr>
          <w:rFonts w:ascii="Times New Roman" w:hAnsi="Times New Roman" w:cs="Times New Roman"/>
          <w:sz w:val="24"/>
          <w:szCs w:val="24"/>
          <w:lang w:val="id-ID"/>
        </w:rPr>
        <w:t xml:space="preserve">. Standar emas dari BFHI ini adalah perawatan menyusui di rumah sakit </w:t>
      </w:r>
      <w:r w:rsidR="006D7C7B" w:rsidRPr="00DD4667">
        <w:rPr>
          <w:rFonts w:ascii="Times New Roman" w:hAnsi="Times New Roman" w:cs="Times New Roman"/>
          <w:sz w:val="24"/>
          <w:szCs w:val="24"/>
          <w:lang w:val="id-ID"/>
        </w:rPr>
        <w:fldChar w:fldCharType="begin" w:fldLock="1"/>
      </w:r>
      <w:r w:rsidR="006D7C7B" w:rsidRPr="00DD4667">
        <w:rPr>
          <w:rFonts w:ascii="Times New Roman" w:hAnsi="Times New Roman" w:cs="Times New Roman"/>
          <w:sz w:val="24"/>
          <w:szCs w:val="24"/>
          <w:lang w:val="id-ID"/>
        </w:rPr>
        <w:instrText>ADDIN CSL_CITATION {"citationItems":[{"id":"ITEM-1","itemData":{"DOI":"10.1111/j.1523-536X.2011.00483.x","ISBN":"1523-536X (Electronic)\\r0730-7659 (Linking)","ISSN":"07307659","PMID":"21884232","abstract":"Background: The World Health Organization (WHO) developed the Baby-Friendly Hospital Initiative to improve hospital maternity care practices that support breastfeeding. In Hong Kong, although no hospitals have yet received the Baby-Friendly status, efforts have been made to improve breastfeeding support. The aim of this study was to examine the impact of Baby-Friendly hospital practices on breastfeeding duration. Methods: A sample of 1,242 breastfeeding mother-infant pairs was recruited from four public hospitals in Hong Kong and followed up prospectively for up to 12 months. The primary outcome variable was defined as breastfeeding for 8 weeks or less. Predictor variables included six Baby-Friendly practices: breastfeeding initiation within 1 hour of birth, exclusive breastfeeding while in hospital, rooming-in, breastfeeding on demand, no pacifiers or artificial nipples, and information on breastfeeding support groups provided on discharge. Results: Only 46.6 percent of women breastfed for more than 8 weeks, and only 4.8 percent of mothers experienced all six Baby-Friendly practices. After controlling for all other Baby-Friendly practices and possible confounding variables, exclusive breastfeeding while in hospital was protective against early breastfeeding cessation (OR: 0.61; 95% CI: 0.42-0.88). Compared with mothers who experienced all six Baby-Friendly practices, those who experienced one or fewer Baby-Friendly practices were almost three times more likely to discontinue breastfeeding (OR: 3.13; 95% CI: 1.41-6.95). Conclusions: Greater exposure to Baby-Friendly practices would substantially increase new mothers' chances of breastfeeding beyond 8 weeks postpartum. To further improve maternity care practices in hospitals, institutional and administrative support are required to ensure all mothers receive adequate breastfeeding support in accordance with WHO guidelines. (BIRTH 38: 3 September 2011)","author":[{"dropping-particle":"","family":"Tarrant","given":"Marie","non-dropping-particle":"","parse-names":false,"suffix":""},{"dropping-particle":"","family":"Wu","given":"Kendra M.","non-dropping-particle":"","parse-names":false,"suffix":""},{"dropping-particle":"","family":"Fong","given":"Daniel Y T","non-dropping-particle":"","parse-names":false,"suffix":""},{"dropping-particle":"","family":"Lee","given":"Irene L Y","non-dropping-particle":"","parse-names":false,"suffix":""},{"dropping-particle":"","family":"Wong","given":"Emmy M Y","non-dropping-particle":"","parse-names":false,"suffix":""},{"dropping-particle":"","family":"Sham","given":"Alice","non-dropping-particle":"","parse-names":false,"suffix":""},{"dropping-particle":"","family":"Lam","given":"Christine","non-dropping-particle":"","parse-names":false,"suffix":""},{"dropping-particle":"","family":"Dodgson","given":"Joan E.","non-dropping-particle":"","parse-names":false,"suffix":""}],"container-title":"Birth: Issues in Perinatal Care","id":"ITEM-1","issue":"3","issued":{"date-parts":[["2011"]]},"page":"238-245","title":"Impact of Baby-Friendly Hospital Practices on Breastfeeding in Hong Kong","type":"article-journal","volume":"38"},"uris":["http://www.mendeley.com/documents/?uuid=5820e468-aa58-4b92-993d-cfd9c39809a2"]}],"mendeley":{"formattedCitation":"(Tarrant et al., 2011)","plainTextFormattedCitation":"(Tarrant et al., 2011)","previouslyFormattedCitation":"(Tarrant et al., 2011)"},"properties":{"noteIndex":0},"schema":"https://github.com/citation-style-language/schema/raw/master/csl-citation.json"}</w:instrText>
      </w:r>
      <w:r w:rsidR="006D7C7B" w:rsidRPr="00DD4667">
        <w:rPr>
          <w:rFonts w:ascii="Times New Roman" w:hAnsi="Times New Roman" w:cs="Times New Roman"/>
          <w:sz w:val="24"/>
          <w:szCs w:val="24"/>
          <w:lang w:val="id-ID"/>
        </w:rPr>
        <w:fldChar w:fldCharType="separate"/>
      </w:r>
      <w:r w:rsidR="006D7C7B" w:rsidRPr="00DD4667">
        <w:rPr>
          <w:rFonts w:ascii="Times New Roman" w:hAnsi="Times New Roman" w:cs="Times New Roman"/>
          <w:noProof/>
          <w:sz w:val="24"/>
          <w:szCs w:val="24"/>
          <w:lang w:val="id-ID"/>
        </w:rPr>
        <w:t>(Tarrant et al., 2011)</w:t>
      </w:r>
      <w:r w:rsidR="006D7C7B" w:rsidRPr="00DD4667">
        <w:rPr>
          <w:rFonts w:ascii="Times New Roman" w:hAnsi="Times New Roman" w:cs="Times New Roman"/>
          <w:sz w:val="24"/>
          <w:szCs w:val="24"/>
          <w:lang w:val="id-ID"/>
        </w:rPr>
        <w:fldChar w:fldCharType="end"/>
      </w:r>
      <w:r w:rsidR="00257BD3" w:rsidRPr="00DD4667">
        <w:rPr>
          <w:rFonts w:ascii="Times New Roman" w:hAnsi="Times New Roman" w:cs="Times New Roman"/>
          <w:sz w:val="24"/>
          <w:szCs w:val="24"/>
          <w:lang w:val="id-ID"/>
        </w:rPr>
        <w:t xml:space="preserve">. </w:t>
      </w:r>
      <w:r w:rsidRPr="00DD4667">
        <w:rPr>
          <w:rFonts w:ascii="Times New Roman" w:hAnsi="Times New Roman" w:cs="Times New Roman"/>
          <w:sz w:val="24"/>
          <w:szCs w:val="24"/>
          <w:lang w:val="id-ID"/>
        </w:rPr>
        <w:t xml:space="preserve">BFHI menjabarkan </w:t>
      </w:r>
      <w:r w:rsidR="00B33385" w:rsidRPr="00DD4667">
        <w:rPr>
          <w:rFonts w:ascii="Times New Roman" w:hAnsi="Times New Roman" w:cs="Times New Roman"/>
          <w:sz w:val="24"/>
          <w:szCs w:val="24"/>
          <w:lang w:val="id-ID"/>
        </w:rPr>
        <w:t>10</w:t>
      </w:r>
      <w:r w:rsidRPr="00DD4667">
        <w:rPr>
          <w:rFonts w:ascii="Times New Roman" w:hAnsi="Times New Roman" w:cs="Times New Roman"/>
          <w:sz w:val="24"/>
          <w:szCs w:val="24"/>
          <w:lang w:val="id-ID"/>
        </w:rPr>
        <w:t xml:space="preserve"> langkah yang harus diikuti rumah sakit untuk mendapatkan status Baby-Friendy </w:t>
      </w:r>
      <w:r w:rsidR="00257BD3" w:rsidRPr="00DD4667">
        <w:rPr>
          <w:rFonts w:ascii="Times New Roman" w:hAnsi="Times New Roman" w:cs="Times New Roman"/>
          <w:sz w:val="24"/>
          <w:szCs w:val="24"/>
          <w:lang w:val="id-ID"/>
        </w:rPr>
        <w:t>Hospital. Salah satu langkah yang harus dijalankan rumah sakit adalah Rooming-in ibu dan bayi yang dilakukan sejak masa antenatal</w:t>
      </w:r>
      <w:r w:rsidR="00CB60D4" w:rsidRPr="00DD4667">
        <w:rPr>
          <w:rFonts w:ascii="Times New Roman" w:hAnsi="Times New Roman" w:cs="Times New Roman"/>
          <w:sz w:val="24"/>
          <w:szCs w:val="24"/>
          <w:lang w:val="id-ID"/>
        </w:rPr>
        <w:t xml:space="preserve"> berupa (breastfeeding education programme)</w:t>
      </w:r>
      <w:r w:rsidR="00257BD3" w:rsidRPr="00DD4667">
        <w:rPr>
          <w:rFonts w:ascii="Times New Roman" w:hAnsi="Times New Roman" w:cs="Times New Roman"/>
          <w:sz w:val="24"/>
          <w:szCs w:val="24"/>
          <w:lang w:val="id-ID"/>
        </w:rPr>
        <w:t xml:space="preserve">, intranatal, dan postnatal </w:t>
      </w:r>
      <w:r w:rsidR="006D7C7B" w:rsidRPr="00DD4667">
        <w:rPr>
          <w:rFonts w:ascii="Times New Roman" w:hAnsi="Times New Roman" w:cs="Times New Roman"/>
          <w:sz w:val="24"/>
          <w:szCs w:val="24"/>
          <w:lang w:val="id-ID"/>
        </w:rPr>
        <w:fldChar w:fldCharType="begin" w:fldLock="1"/>
      </w:r>
      <w:r w:rsidR="00FC6AB0" w:rsidRPr="00DD4667">
        <w:rPr>
          <w:rFonts w:ascii="Times New Roman" w:hAnsi="Times New Roman" w:cs="Times New Roman"/>
          <w:sz w:val="24"/>
          <w:szCs w:val="24"/>
          <w:lang w:val="id-ID"/>
        </w:rPr>
        <w:instrText>ADDIN CSL_CITATION {"citationItems":[{"id":"ITEM-1","itemData":{"DOI":"ISBN 978 92 4 159496 7 (v. 1)","ISBN":"9789241594950","abstract":"x","author":[{"dropping-particle":"","family":"WHO","given":"","non-dropping-particle":"","parse-names":false,"suffix":""},{"dropping-particle":"","family":"UNICEF","given":"","non-dropping-particle":"","parse-names":false,"suffix":""},{"dropping-particle":"","family":"Wellstart International","given":"","non-dropping-particle":"","parse-names":false,"suffix":""}],"id":"ITEM-1","issued":{"date-parts":[["2009"]]},"number-of-pages":"274","publisher":"WHO Document Production Services","publisher-place":"Geneva","title":"Baby-Friendly Hospital Initiative : Revised, Updated and Expanded for Integrated Care. Section 3, Breastfeeding Promotion and Support in A Baby-Friendly Hospital: A 20-Hour Course for Maternity Staff.","type":"book"},"uris":["http://www.mendeley.com/documents/?uuid=73ad1ead-8350-4f29-96ce-527f6a0b9dc8"]}],"mendeley":{"formattedCitation":"(WHO, UNICEF, &amp; Wellstart International, 2009)","plainTextFormattedCitation":"(WHO, UNICEF, &amp; Wellstart International, 2009)","previouslyFormattedCitation":"(WHO, UNICEF, &amp; Wellstart International, 2009)"},"properties":{"noteIndex":0},"schema":"https://github.com/citation-style-language/schema/raw/master/csl-citation.json"}</w:instrText>
      </w:r>
      <w:r w:rsidR="006D7C7B" w:rsidRPr="00DD4667">
        <w:rPr>
          <w:rFonts w:ascii="Times New Roman" w:hAnsi="Times New Roman" w:cs="Times New Roman"/>
          <w:sz w:val="24"/>
          <w:szCs w:val="24"/>
          <w:lang w:val="id-ID"/>
        </w:rPr>
        <w:fldChar w:fldCharType="separate"/>
      </w:r>
      <w:r w:rsidR="006D7C7B" w:rsidRPr="00DD4667">
        <w:rPr>
          <w:rFonts w:ascii="Times New Roman" w:hAnsi="Times New Roman" w:cs="Times New Roman"/>
          <w:noProof/>
          <w:sz w:val="24"/>
          <w:szCs w:val="24"/>
          <w:lang w:val="id-ID"/>
        </w:rPr>
        <w:t>(WHO, UNICEF, &amp; Wellstart International, 2009)</w:t>
      </w:r>
      <w:r w:rsidR="006D7C7B" w:rsidRPr="00DD4667">
        <w:rPr>
          <w:rFonts w:ascii="Times New Roman" w:hAnsi="Times New Roman" w:cs="Times New Roman"/>
          <w:sz w:val="24"/>
          <w:szCs w:val="24"/>
          <w:lang w:val="id-ID"/>
        </w:rPr>
        <w:fldChar w:fldCharType="end"/>
      </w:r>
      <w:r w:rsidR="00257BD3" w:rsidRPr="00DD4667">
        <w:rPr>
          <w:rFonts w:ascii="Times New Roman" w:hAnsi="Times New Roman" w:cs="Times New Roman"/>
          <w:sz w:val="24"/>
          <w:szCs w:val="24"/>
          <w:lang w:val="id-ID"/>
        </w:rPr>
        <w:t>.</w:t>
      </w:r>
      <w:r w:rsidR="00CB60D4" w:rsidRPr="00DD4667">
        <w:rPr>
          <w:rFonts w:ascii="Times New Roman" w:hAnsi="Times New Roman" w:cs="Times New Roman"/>
          <w:sz w:val="24"/>
          <w:szCs w:val="24"/>
          <w:lang w:val="id-ID"/>
        </w:rPr>
        <w:t xml:space="preserve"> </w:t>
      </w:r>
      <w:r w:rsidR="002125F1" w:rsidRPr="00DD4667">
        <w:rPr>
          <w:rFonts w:ascii="Times New Roman" w:hAnsi="Times New Roman" w:cs="Times New Roman"/>
          <w:sz w:val="24"/>
          <w:szCs w:val="24"/>
          <w:lang w:val="id-ID"/>
        </w:rPr>
        <w:t>Therefore</w:t>
      </w:r>
      <w:r w:rsidR="00663DC0" w:rsidRPr="00DD4667">
        <w:rPr>
          <w:rFonts w:ascii="Times New Roman" w:hAnsi="Times New Roman" w:cs="Times New Roman"/>
          <w:sz w:val="24"/>
          <w:szCs w:val="24"/>
          <w:lang w:val="id-ID"/>
        </w:rPr>
        <w:t>, this literatur review was conducted</w:t>
      </w:r>
      <w:r w:rsidR="009078BB" w:rsidRPr="00DD4667">
        <w:rPr>
          <w:rFonts w:ascii="Times New Roman" w:hAnsi="Times New Roman" w:cs="Times New Roman"/>
          <w:sz w:val="24"/>
          <w:szCs w:val="24"/>
          <w:lang w:val="id-ID"/>
        </w:rPr>
        <w:t xml:space="preserve"> </w:t>
      </w:r>
      <w:r w:rsidR="00663DC0" w:rsidRPr="00DD4667">
        <w:rPr>
          <w:rFonts w:ascii="Times New Roman" w:hAnsi="Times New Roman" w:cs="Times New Roman"/>
          <w:sz w:val="24"/>
          <w:szCs w:val="24"/>
        </w:rPr>
        <w:t xml:space="preserve">to identify </w:t>
      </w:r>
      <w:r w:rsidR="00663DC0" w:rsidRPr="00DD4667">
        <w:rPr>
          <w:rFonts w:ascii="Times New Roman" w:hAnsi="Times New Roman" w:cs="Times New Roman"/>
          <w:sz w:val="24"/>
          <w:szCs w:val="24"/>
          <w:lang w:val="id-ID"/>
        </w:rPr>
        <w:t>the effectiveness of antenatal breastfeeding education programme and rooming-in to encourage successful breastfeeding.</w:t>
      </w:r>
    </w:p>
    <w:p w:rsidR="00F765B8" w:rsidRPr="00DD4667" w:rsidRDefault="00F765B8" w:rsidP="00B91F5B">
      <w:pPr>
        <w:spacing w:after="0" w:line="480" w:lineRule="auto"/>
        <w:jc w:val="both"/>
        <w:rPr>
          <w:rFonts w:ascii="Times New Roman" w:hAnsi="Times New Roman" w:cs="Times New Roman"/>
          <w:sz w:val="24"/>
          <w:szCs w:val="24"/>
        </w:rPr>
      </w:pPr>
    </w:p>
    <w:p w:rsidR="005A67CF" w:rsidRPr="00DD4667" w:rsidRDefault="00257BD3" w:rsidP="00B91F5B">
      <w:pPr>
        <w:spacing w:after="0" w:line="480" w:lineRule="auto"/>
        <w:jc w:val="both"/>
        <w:rPr>
          <w:rFonts w:ascii="Times New Roman" w:hAnsi="Times New Roman" w:cs="Times New Roman"/>
          <w:b/>
          <w:sz w:val="24"/>
          <w:szCs w:val="24"/>
          <w:lang w:val="id-ID"/>
        </w:rPr>
      </w:pPr>
      <w:r w:rsidRPr="00DD4667">
        <w:rPr>
          <w:rFonts w:ascii="Times New Roman" w:hAnsi="Times New Roman" w:cs="Times New Roman"/>
          <w:b/>
          <w:sz w:val="24"/>
          <w:szCs w:val="24"/>
          <w:lang w:val="id-ID"/>
        </w:rPr>
        <w:t>METHODS</w:t>
      </w:r>
    </w:p>
    <w:p w:rsidR="003C5718" w:rsidRPr="00DD4667" w:rsidRDefault="003C5718" w:rsidP="00B91F5B">
      <w:pPr>
        <w:spacing w:after="0" w:line="480" w:lineRule="auto"/>
        <w:ind w:firstLine="720"/>
        <w:jc w:val="both"/>
        <w:rPr>
          <w:rFonts w:ascii="Times New Roman" w:hAnsi="Times New Roman" w:cs="Times New Roman"/>
          <w:sz w:val="24"/>
          <w:szCs w:val="24"/>
        </w:rPr>
      </w:pPr>
      <w:r w:rsidRPr="00DD4667">
        <w:rPr>
          <w:rFonts w:ascii="Times New Roman" w:hAnsi="Times New Roman" w:cs="Times New Roman"/>
          <w:sz w:val="24"/>
          <w:szCs w:val="24"/>
        </w:rPr>
        <w:lastRenderedPageBreak/>
        <w:t>Literature review ini disusun dengan proses pencarian, pengumpulan, dan analisa artikel hasil penelitian. Sumber pencarian yang digunakan adalah database yang siste</w:t>
      </w:r>
      <w:r w:rsidR="001157E0" w:rsidRPr="00DD4667">
        <w:rPr>
          <w:rFonts w:ascii="Times New Roman" w:hAnsi="Times New Roman" w:cs="Times New Roman"/>
          <w:sz w:val="24"/>
          <w:szCs w:val="24"/>
        </w:rPr>
        <w:t>matik dan terkomputerisasi yaitu</w:t>
      </w:r>
      <w:r w:rsidR="001A4D65" w:rsidRPr="00DD4667">
        <w:rPr>
          <w:rFonts w:ascii="Times New Roman" w:hAnsi="Times New Roman" w:cs="Times New Roman"/>
          <w:sz w:val="24"/>
          <w:szCs w:val="24"/>
        </w:rPr>
        <w:t xml:space="preserve"> C</w:t>
      </w:r>
      <w:r w:rsidR="001A4D65" w:rsidRPr="00DD4667">
        <w:rPr>
          <w:rFonts w:ascii="Times New Roman" w:hAnsi="Times New Roman" w:cs="Times New Roman"/>
          <w:sz w:val="24"/>
          <w:szCs w:val="24"/>
          <w:lang w:val="id-ID"/>
        </w:rPr>
        <w:t>inahl</w:t>
      </w:r>
      <w:r w:rsidRPr="00DD4667">
        <w:rPr>
          <w:rFonts w:ascii="Times New Roman" w:hAnsi="Times New Roman" w:cs="Times New Roman"/>
          <w:sz w:val="24"/>
          <w:szCs w:val="24"/>
        </w:rPr>
        <w:t xml:space="preserve"> dengan k</w:t>
      </w:r>
      <w:r w:rsidR="00B05FFF" w:rsidRPr="00DD4667">
        <w:rPr>
          <w:rFonts w:ascii="Times New Roman" w:hAnsi="Times New Roman" w:cs="Times New Roman"/>
          <w:sz w:val="24"/>
          <w:szCs w:val="24"/>
        </w:rPr>
        <w:t>ata kuci pencarian: breastfeeding, antenatal, and rooming-in</w:t>
      </w:r>
      <w:r w:rsidRPr="00DD4667">
        <w:rPr>
          <w:rFonts w:ascii="Times New Roman" w:hAnsi="Times New Roman" w:cs="Times New Roman"/>
          <w:sz w:val="24"/>
          <w:szCs w:val="24"/>
        </w:rPr>
        <w:t xml:space="preserve">. </w:t>
      </w:r>
      <w:r w:rsidR="00191EDC" w:rsidRPr="00DD4667">
        <w:rPr>
          <w:rFonts w:ascii="Times New Roman" w:hAnsi="Times New Roman" w:cs="Times New Roman"/>
          <w:sz w:val="24"/>
          <w:szCs w:val="24"/>
        </w:rPr>
        <w:t>P</w:t>
      </w:r>
      <w:r w:rsidRPr="00DD4667">
        <w:rPr>
          <w:rFonts w:ascii="Times New Roman" w:hAnsi="Times New Roman" w:cs="Times New Roman"/>
          <w:sz w:val="24"/>
          <w:szCs w:val="24"/>
        </w:rPr>
        <w:t>enulis melakukan penyaringan artikel dengan kriteria inklusi sebagai berikut : (1) artikel yang dipublikasikan dari tahun 200</w:t>
      </w:r>
      <w:r w:rsidR="001157E0" w:rsidRPr="00DD4667">
        <w:rPr>
          <w:rFonts w:ascii="Times New Roman" w:hAnsi="Times New Roman" w:cs="Times New Roman"/>
          <w:sz w:val="24"/>
          <w:szCs w:val="24"/>
          <w:lang w:val="id-ID"/>
        </w:rPr>
        <w:t>8</w:t>
      </w:r>
      <w:r w:rsidRPr="00DD4667">
        <w:rPr>
          <w:rFonts w:ascii="Times New Roman" w:hAnsi="Times New Roman" w:cs="Times New Roman"/>
          <w:sz w:val="24"/>
          <w:szCs w:val="24"/>
        </w:rPr>
        <w:t xml:space="preserve"> – 201</w:t>
      </w:r>
      <w:r w:rsidR="001157E0" w:rsidRPr="00DD4667">
        <w:rPr>
          <w:rFonts w:ascii="Times New Roman" w:hAnsi="Times New Roman" w:cs="Times New Roman"/>
          <w:sz w:val="24"/>
          <w:szCs w:val="24"/>
          <w:lang w:val="id-ID"/>
        </w:rPr>
        <w:t>8</w:t>
      </w:r>
      <w:r w:rsidRPr="00DD4667">
        <w:rPr>
          <w:rFonts w:ascii="Times New Roman" w:hAnsi="Times New Roman" w:cs="Times New Roman"/>
          <w:sz w:val="24"/>
          <w:szCs w:val="24"/>
        </w:rPr>
        <w:t xml:space="preserve">, (2) artikel yang menggunakan bahasa inggris, (3) </w:t>
      </w:r>
      <w:r w:rsidR="00191EDC" w:rsidRPr="00DD4667">
        <w:rPr>
          <w:rFonts w:ascii="Times New Roman" w:hAnsi="Times New Roman" w:cs="Times New Roman"/>
          <w:sz w:val="24"/>
          <w:szCs w:val="24"/>
        </w:rPr>
        <w:t xml:space="preserve">artikel yang mengandung konten tentang efektivitas </w:t>
      </w:r>
      <w:r w:rsidR="00B05FFF" w:rsidRPr="00DD4667">
        <w:rPr>
          <w:rFonts w:ascii="Times New Roman" w:hAnsi="Times New Roman" w:cs="Times New Roman"/>
          <w:sz w:val="24"/>
          <w:szCs w:val="24"/>
        </w:rPr>
        <w:t>antenatal</w:t>
      </w:r>
      <w:r w:rsidR="00257BD3" w:rsidRPr="00DD4667">
        <w:rPr>
          <w:rFonts w:ascii="Times New Roman" w:hAnsi="Times New Roman" w:cs="Times New Roman"/>
          <w:sz w:val="24"/>
          <w:szCs w:val="24"/>
        </w:rPr>
        <w:t xml:space="preserve"> breastfeeding education progra</w:t>
      </w:r>
      <w:r w:rsidR="00257BD3" w:rsidRPr="00DD4667">
        <w:rPr>
          <w:rFonts w:ascii="Times New Roman" w:hAnsi="Times New Roman" w:cs="Times New Roman"/>
          <w:sz w:val="24"/>
          <w:szCs w:val="24"/>
          <w:lang w:val="id-ID"/>
        </w:rPr>
        <w:t>m</w:t>
      </w:r>
      <w:r w:rsidR="00635D58" w:rsidRPr="00DD4667">
        <w:rPr>
          <w:rFonts w:ascii="Times New Roman" w:hAnsi="Times New Roman" w:cs="Times New Roman"/>
          <w:sz w:val="24"/>
          <w:szCs w:val="24"/>
          <w:lang w:val="id-ID"/>
        </w:rPr>
        <w:t>me</w:t>
      </w:r>
      <w:r w:rsidR="00B05FFF" w:rsidRPr="00DD4667">
        <w:rPr>
          <w:rFonts w:ascii="Times New Roman" w:hAnsi="Times New Roman" w:cs="Times New Roman"/>
          <w:sz w:val="24"/>
          <w:szCs w:val="24"/>
        </w:rPr>
        <w:t xml:space="preserve"> and </w:t>
      </w:r>
      <w:r w:rsidR="00191EDC" w:rsidRPr="00DD4667">
        <w:rPr>
          <w:rFonts w:ascii="Times New Roman" w:hAnsi="Times New Roman" w:cs="Times New Roman"/>
          <w:sz w:val="24"/>
          <w:szCs w:val="24"/>
        </w:rPr>
        <w:t xml:space="preserve">rooming in terhadap keberhasilan menyusui. Berdasarkan proses penyaringan, maka </w:t>
      </w:r>
      <w:r w:rsidR="002515CF" w:rsidRPr="00DD4667">
        <w:rPr>
          <w:rFonts w:ascii="Times New Roman" w:hAnsi="Times New Roman" w:cs="Times New Roman"/>
          <w:sz w:val="24"/>
          <w:szCs w:val="24"/>
        </w:rPr>
        <w:t xml:space="preserve">didapatkan </w:t>
      </w:r>
      <w:r w:rsidR="00B33385" w:rsidRPr="00DD4667">
        <w:rPr>
          <w:rFonts w:ascii="Times New Roman" w:hAnsi="Times New Roman" w:cs="Times New Roman"/>
          <w:sz w:val="24"/>
          <w:szCs w:val="24"/>
          <w:lang w:val="id-ID"/>
        </w:rPr>
        <w:t>8</w:t>
      </w:r>
      <w:r w:rsidR="002515CF" w:rsidRPr="00DD4667">
        <w:rPr>
          <w:rFonts w:ascii="Times New Roman" w:hAnsi="Times New Roman" w:cs="Times New Roman"/>
          <w:sz w:val="24"/>
          <w:szCs w:val="24"/>
        </w:rPr>
        <w:t xml:space="preserve"> </w:t>
      </w:r>
      <w:r w:rsidR="00191EDC" w:rsidRPr="00DD4667">
        <w:rPr>
          <w:rFonts w:ascii="Times New Roman" w:hAnsi="Times New Roman" w:cs="Times New Roman"/>
          <w:sz w:val="24"/>
          <w:szCs w:val="24"/>
        </w:rPr>
        <w:t>artikel yang digunakan dalam pembuatan literature review ini.</w:t>
      </w:r>
    </w:p>
    <w:p w:rsidR="00F765B8" w:rsidRPr="00DD4667" w:rsidRDefault="00F765B8" w:rsidP="00B91F5B">
      <w:pPr>
        <w:spacing w:after="0" w:line="480" w:lineRule="auto"/>
        <w:ind w:firstLine="720"/>
        <w:jc w:val="both"/>
        <w:rPr>
          <w:rFonts w:ascii="Times New Roman" w:hAnsi="Times New Roman" w:cs="Times New Roman"/>
          <w:sz w:val="24"/>
          <w:szCs w:val="24"/>
        </w:rPr>
      </w:pPr>
    </w:p>
    <w:p w:rsidR="005A67CF" w:rsidRPr="00DD4667" w:rsidRDefault="00635D58" w:rsidP="00B91F5B">
      <w:pPr>
        <w:spacing w:after="0" w:line="480" w:lineRule="auto"/>
        <w:jc w:val="both"/>
        <w:rPr>
          <w:rFonts w:ascii="Times New Roman" w:hAnsi="Times New Roman" w:cs="Times New Roman"/>
          <w:b/>
          <w:sz w:val="24"/>
          <w:szCs w:val="24"/>
          <w:lang w:val="id-ID"/>
        </w:rPr>
      </w:pPr>
      <w:r w:rsidRPr="00DD4667">
        <w:rPr>
          <w:rFonts w:ascii="Times New Roman" w:hAnsi="Times New Roman" w:cs="Times New Roman"/>
          <w:b/>
          <w:sz w:val="24"/>
          <w:szCs w:val="24"/>
          <w:lang w:val="id-ID"/>
        </w:rPr>
        <w:t>RESULT</w:t>
      </w:r>
    </w:p>
    <w:p w:rsidR="00635D58" w:rsidRPr="00DD4667" w:rsidRDefault="00635D58" w:rsidP="003C5C27">
      <w:pPr>
        <w:spacing w:after="0" w:line="240" w:lineRule="auto"/>
        <w:jc w:val="both"/>
        <w:rPr>
          <w:rFonts w:ascii="Times New Roman" w:hAnsi="Times New Roman" w:cs="Times New Roman"/>
          <w:b/>
          <w:sz w:val="24"/>
          <w:szCs w:val="24"/>
          <w:lang w:val="id-ID"/>
        </w:rPr>
      </w:pPr>
      <w:r w:rsidRPr="00DD4667">
        <w:rPr>
          <w:rFonts w:ascii="Times New Roman" w:hAnsi="Times New Roman" w:cs="Times New Roman"/>
          <w:b/>
          <w:sz w:val="24"/>
          <w:szCs w:val="24"/>
          <w:lang w:val="id-ID"/>
        </w:rPr>
        <w:t xml:space="preserve">Tabel 1. </w:t>
      </w:r>
      <w:r w:rsidR="003C5C27" w:rsidRPr="00DD4667">
        <w:rPr>
          <w:rFonts w:ascii="Times New Roman" w:hAnsi="Times New Roman" w:cs="Times New Roman"/>
          <w:b/>
          <w:sz w:val="24"/>
          <w:szCs w:val="24"/>
          <w:lang w:val="id-ID"/>
        </w:rPr>
        <w:t>The Effectiveness of Antenatal Breastfeeding Education Programme and Rooming-in to Encourage Successful Breastfeeding</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3402"/>
        <w:gridCol w:w="4315"/>
      </w:tblGrid>
      <w:tr w:rsidR="00FC6AB0" w:rsidRPr="00DD4667" w:rsidTr="00756286">
        <w:tc>
          <w:tcPr>
            <w:tcW w:w="1526" w:type="dxa"/>
            <w:tcBorders>
              <w:bottom w:val="single" w:sz="4" w:space="0" w:color="auto"/>
            </w:tcBorders>
          </w:tcPr>
          <w:p w:rsidR="00FC6AB0" w:rsidRPr="00DD4667" w:rsidRDefault="00FC6AB0" w:rsidP="00635D58">
            <w:pPr>
              <w:tabs>
                <w:tab w:val="left" w:pos="1260"/>
              </w:tabs>
              <w:jc w:val="center"/>
              <w:rPr>
                <w:rFonts w:ascii="Times New Roman" w:hAnsi="Times New Roman" w:cs="Times New Roman"/>
                <w:b/>
              </w:rPr>
            </w:pPr>
            <w:r w:rsidRPr="00DD4667">
              <w:rPr>
                <w:rFonts w:ascii="Times New Roman" w:hAnsi="Times New Roman" w:cs="Times New Roman"/>
                <w:b/>
              </w:rPr>
              <w:t>Authors</w:t>
            </w:r>
          </w:p>
        </w:tc>
        <w:tc>
          <w:tcPr>
            <w:tcW w:w="3402" w:type="dxa"/>
            <w:tcBorders>
              <w:bottom w:val="single" w:sz="4" w:space="0" w:color="auto"/>
            </w:tcBorders>
          </w:tcPr>
          <w:p w:rsidR="00FC6AB0" w:rsidRPr="00DD4667" w:rsidRDefault="00FC6AB0" w:rsidP="00635D58">
            <w:pPr>
              <w:jc w:val="center"/>
              <w:rPr>
                <w:rFonts w:ascii="Times New Roman" w:hAnsi="Times New Roman" w:cs="Times New Roman"/>
                <w:b/>
              </w:rPr>
            </w:pPr>
            <w:r w:rsidRPr="00DD4667">
              <w:rPr>
                <w:rFonts w:ascii="Times New Roman" w:hAnsi="Times New Roman" w:cs="Times New Roman"/>
                <w:b/>
              </w:rPr>
              <w:t>Method</w:t>
            </w:r>
          </w:p>
        </w:tc>
        <w:tc>
          <w:tcPr>
            <w:tcW w:w="4315" w:type="dxa"/>
            <w:tcBorders>
              <w:bottom w:val="single" w:sz="4" w:space="0" w:color="auto"/>
            </w:tcBorders>
          </w:tcPr>
          <w:p w:rsidR="00FC6AB0" w:rsidRPr="00DD4667" w:rsidRDefault="00FC6AB0" w:rsidP="00635D58">
            <w:pPr>
              <w:jc w:val="center"/>
              <w:rPr>
                <w:rFonts w:ascii="Times New Roman" w:hAnsi="Times New Roman" w:cs="Times New Roman"/>
                <w:b/>
              </w:rPr>
            </w:pPr>
            <w:r w:rsidRPr="00DD4667">
              <w:rPr>
                <w:rFonts w:ascii="Times New Roman" w:hAnsi="Times New Roman" w:cs="Times New Roman"/>
                <w:b/>
              </w:rPr>
              <w:t>Result</w:t>
            </w:r>
          </w:p>
        </w:tc>
      </w:tr>
      <w:tr w:rsidR="00FC6AB0" w:rsidRPr="00DD4667" w:rsidTr="00756286">
        <w:tc>
          <w:tcPr>
            <w:tcW w:w="1526" w:type="dxa"/>
            <w:tcBorders>
              <w:top w:val="single" w:sz="4" w:space="0" w:color="auto"/>
              <w:bottom w:val="nil"/>
            </w:tcBorders>
          </w:tcPr>
          <w:p w:rsidR="00FC6AB0" w:rsidRPr="00DD4667" w:rsidRDefault="00FC6AB0" w:rsidP="00FC6AB0">
            <w:pPr>
              <w:jc w:val="both"/>
              <w:rPr>
                <w:rFonts w:ascii="Times New Roman" w:hAnsi="Times New Roman" w:cs="Times New Roman"/>
              </w:rPr>
            </w:pPr>
            <w:r w:rsidRPr="00DD4667">
              <w:rPr>
                <w:rFonts w:ascii="Times New Roman" w:hAnsi="Times New Roman" w:cs="Times New Roman"/>
              </w:rPr>
              <w:fldChar w:fldCharType="begin" w:fldLock="1"/>
            </w:r>
            <w:r w:rsidRPr="00DD4667">
              <w:rPr>
                <w:rFonts w:ascii="Times New Roman" w:hAnsi="Times New Roman" w:cs="Times New Roman"/>
              </w:rPr>
              <w:instrText>ADDIN CSL_CITATION {"citationItems":[{"id":"ITEM-1","itemData":{"DOI":"10.1111/birt.12090","ISBN":"1523-536X (Electronic)\\r0730-7659 (Linking)","ISSN":"1523536X","PMID":"24654635","abstract":"OBJECTIVES: We examined progress in the practice of early skin-to-skin contact and rooming-in, and their association with breastfeeding, using national samples of postpartum women in the years 2004 and 2011 in Taiwan.\\n\\nMETHODS: This study was a secondary data analysis using 2004 and 2011 national surveys of 12,201 and 12,405 postpartum women, respectively.\\n\\nRESULTS: More women had early skin-to-skin contact in 2011 than in 2004 (54.9% vs 20.6%, p &lt; 0.001). Although fewer women practiced rooming-in in 2011 than in 2004 (33.8% vs 45.8%, p &lt; 0.001), the percentage of women rooming-in for 24 hours improved from 6.1 percent to 22.7 percent from 2004 to 2011, and for rooming-in from 12 to less than 24 hours, the percentage improved from 4.3 percent to 10.9 percent (p &lt; 0.001). The rate of breastfeeding increased by 50 percent during hospitalization (from 57.4% to 85.6%) and by 150 percent at 6 months postpartum (from 20.1% to 50.2%). After adjustment for background characteristics, women who had early skin-to-skin contact were more than twice as likely to breastfeed their infants during hospitalization, and about 1.2 times as likely to breastfeed at 6 months postpartum. The odds ratio for breastfeeding at 6 months generally increased as the duration of rooming-in increased in 2004 (OR ranged from 1.37 to 2.47). In 2011, only rooming-in for 12 to less than 24 hours (OR = 1.31) and 24 hours (OR = 1.98) daily significantly increased the odds ratio for breastfeeding at 6 months postpartum.\\n\\nCONCLUSIONS: Significant improvements in early skin-to-skin contact, the duration of rooming-in, and breastfeeding were observed in Taiwan. Early skin-to-skin contact and rooming-in for more than 12 hours were associated with increased chances for exclusive breastfeeding and breastfeeding at 6 months postpartum.","author":[{"dropping-particle":"","family":"Chiou","given":"Shu Ti","non-dropping-particle":"","parse-names":false,"suffix":""},{"dropping-particle":"","family":"Chen","given":"Li Chuan","non-dropping-particle":"","parse-names":false,"suffix":""},{"dropping-particle":"","family":"Yeh","given":"Hsing","non-dropping-particle":"","parse-names":false,"suffix":""},{"dropping-particle":"","family":"Wu","given":"Shu Ru","non-dropping-particle":"","parse-names":false,"suffix":""},{"dropping-particle":"","family":"Chien","given":"Li Yin","non-dropping-particle":"","parse-names":false,"suffix":""}],"container-title":"Birth","id":"ITEM-1","issue":"1","issued":{"date-parts":[["2014"]]},"page":"33-38","title":"Early Skin-to-Skin Contact, Rooming-in, and Breastfeeding: A Comparison of the 2004 and 2011 National Surveys in Taiwan","type":"article-journal","volume":"41"},"uris":["http://www.mendeley.com/documents/?uuid=5158e53b-15ac-4127-8440-9acde91edad6"]}],"mendeley":{"formattedCitation":"(Chiou, Chen, Yeh, Wu, &amp; Chien, 2014)","plainTextFormattedCitation":"(Chiou, Chen, Yeh, Wu, &amp; Chien, 2014)","previouslyFormattedCitation":"(Chiou, Chen, Yeh, Wu, &amp; Chien, 2014)"},"properties":{"noteIndex":0},"schema":"https://github.com/citation-style-language/schema/raw/master/csl-citation.json"}</w:instrText>
            </w:r>
            <w:r w:rsidRPr="00DD4667">
              <w:rPr>
                <w:rFonts w:ascii="Times New Roman" w:hAnsi="Times New Roman" w:cs="Times New Roman"/>
              </w:rPr>
              <w:fldChar w:fldCharType="separate"/>
            </w:r>
            <w:r w:rsidRPr="00DD4667">
              <w:rPr>
                <w:rFonts w:ascii="Times New Roman" w:hAnsi="Times New Roman" w:cs="Times New Roman"/>
                <w:noProof/>
              </w:rPr>
              <w:t>(Chiou, Chen, Yeh, Wu, &amp; Chien, 2014)</w:t>
            </w:r>
            <w:r w:rsidRPr="00DD4667">
              <w:rPr>
                <w:rFonts w:ascii="Times New Roman" w:hAnsi="Times New Roman" w:cs="Times New Roman"/>
              </w:rPr>
              <w:fldChar w:fldCharType="end"/>
            </w:r>
          </w:p>
        </w:tc>
        <w:tc>
          <w:tcPr>
            <w:tcW w:w="3402" w:type="dxa"/>
            <w:tcBorders>
              <w:top w:val="single" w:sz="4" w:space="0" w:color="auto"/>
              <w:bottom w:val="nil"/>
            </w:tcBorders>
          </w:tcPr>
          <w:p w:rsidR="00FC6AB0" w:rsidRPr="00DD4667" w:rsidRDefault="00FC6AB0" w:rsidP="00FC6AB0">
            <w:pPr>
              <w:jc w:val="both"/>
              <w:rPr>
                <w:rFonts w:ascii="Times New Roman" w:hAnsi="Times New Roman" w:cs="Times New Roman"/>
                <w:lang w:val="id-ID"/>
              </w:rPr>
            </w:pPr>
            <w:r w:rsidRPr="00DD4667">
              <w:rPr>
                <w:rFonts w:ascii="Times New Roman" w:hAnsi="Times New Roman" w:cs="Times New Roman"/>
                <w:lang w:val="id-ID"/>
              </w:rPr>
              <w:t xml:space="preserve">Penelitian ini merupakan analisis data sekunder yang menggunakan survei nasional terhadap 12.201 ibu postpartum pada tahun 2004 dan 12.405 ibu postpartum pada tahun 2011. Data were collected by telephone interviews with the women using structured questionnaires. Women were asked to recall their breastfeeding practices during their hospital stay and at 6 months postpartum. </w:t>
            </w:r>
          </w:p>
        </w:tc>
        <w:tc>
          <w:tcPr>
            <w:tcW w:w="4315" w:type="dxa"/>
            <w:tcBorders>
              <w:top w:val="single" w:sz="4" w:space="0" w:color="auto"/>
              <w:bottom w:val="nil"/>
            </w:tcBorders>
          </w:tcPr>
          <w:p w:rsidR="00FC6AB0" w:rsidRPr="00DD4667" w:rsidRDefault="006D0F5A" w:rsidP="00FC6AB0">
            <w:pPr>
              <w:jc w:val="both"/>
              <w:rPr>
                <w:rFonts w:ascii="Times New Roman" w:hAnsi="Times New Roman" w:cs="Times New Roman"/>
              </w:rPr>
            </w:pPr>
            <w:r w:rsidRPr="00DD4667">
              <w:rPr>
                <w:rFonts w:ascii="Times New Roman" w:hAnsi="Times New Roman" w:cs="Times New Roman"/>
                <w:lang w:val="id-ID"/>
              </w:rPr>
              <w:t>This study show</w:t>
            </w:r>
            <w:r w:rsidR="00043FA1" w:rsidRPr="00DD4667">
              <w:rPr>
                <w:rFonts w:ascii="Times New Roman" w:hAnsi="Times New Roman" w:cs="Times New Roman"/>
                <w:lang w:val="id-ID"/>
              </w:rPr>
              <w:t>s</w:t>
            </w:r>
            <w:r w:rsidRPr="00DD4667">
              <w:rPr>
                <w:rFonts w:ascii="Times New Roman" w:hAnsi="Times New Roman" w:cs="Times New Roman"/>
                <w:lang w:val="id-ID"/>
              </w:rPr>
              <w:t xml:space="preserve"> that</w:t>
            </w:r>
            <w:r w:rsidR="00FC6AB0" w:rsidRPr="00DD4667">
              <w:rPr>
                <w:rFonts w:ascii="Times New Roman" w:hAnsi="Times New Roman" w:cs="Times New Roman"/>
              </w:rPr>
              <w:t xml:space="preserve"> more women had early skin-to-skin contact in 2011 than in 2004 (33,8% vs 20,6%, p&lt;0,001). Although fewer women practiced rooming-in in 2011 than in 2004 (33,8% vs 20,6%, p&lt;0,001), the percentage of women rooming-in for 24 hours improved from 6,1% to 22,7% from 2004 to 2011, and for rooming-in from 12 </w:t>
            </w:r>
            <w:r w:rsidR="00FC6AB0" w:rsidRPr="00DD4667">
              <w:rPr>
                <w:rFonts w:ascii="Times New Roman" w:hAnsi="Times New Roman" w:cs="Times New Roman"/>
                <w:lang w:val="id-ID"/>
              </w:rPr>
              <w:t>t</w:t>
            </w:r>
            <w:r w:rsidR="00FC6AB0" w:rsidRPr="00DD4667">
              <w:rPr>
                <w:rFonts w:ascii="Times New Roman" w:hAnsi="Times New Roman" w:cs="Times New Roman"/>
              </w:rPr>
              <w:t xml:space="preserve">o less than 24 hours, </w:t>
            </w:r>
            <w:r w:rsidR="00FC6AB0" w:rsidRPr="00DD4667">
              <w:rPr>
                <w:rFonts w:ascii="Times New Roman" w:hAnsi="Times New Roman" w:cs="Times New Roman"/>
                <w:lang w:val="id-ID"/>
              </w:rPr>
              <w:t>t</w:t>
            </w:r>
            <w:r w:rsidR="00FC6AB0" w:rsidRPr="00DD4667">
              <w:rPr>
                <w:rFonts w:ascii="Times New Roman" w:hAnsi="Times New Roman" w:cs="Times New Roman"/>
              </w:rPr>
              <w:t xml:space="preserve">he percentage improved from 4,3% to 10,9% (p&lt;0,001). </w:t>
            </w:r>
            <w:r w:rsidR="00FC6AB0" w:rsidRPr="00DD4667">
              <w:rPr>
                <w:rFonts w:ascii="Times New Roman" w:hAnsi="Times New Roman" w:cs="Times New Roman"/>
                <w:lang w:val="id-ID"/>
              </w:rPr>
              <w:t xml:space="preserve">The </w:t>
            </w:r>
            <w:r w:rsidR="00FC6AB0" w:rsidRPr="00DD4667">
              <w:rPr>
                <w:rFonts w:ascii="Times New Roman" w:hAnsi="Times New Roman" w:cs="Times New Roman"/>
              </w:rPr>
              <w:t xml:space="preserve">rate of breastfeeding increased by 50% during hospitalization (from 57,4% to 85,6%) and by 150% at 6 months postpartum (from 20,1% to 50,2%). After adjustment for background characteristics, women who had early skin-to-skin contact were more than twice as likely to breastfeed at 6 </w:t>
            </w:r>
            <w:r w:rsidR="00FC6AB0" w:rsidRPr="00DD4667">
              <w:rPr>
                <w:rFonts w:ascii="Times New Roman" w:hAnsi="Times New Roman" w:cs="Times New Roman"/>
                <w:lang w:val="id-ID"/>
              </w:rPr>
              <w:t>m</w:t>
            </w:r>
            <w:r w:rsidR="00FC6AB0" w:rsidRPr="00DD4667">
              <w:rPr>
                <w:rFonts w:ascii="Times New Roman" w:hAnsi="Times New Roman" w:cs="Times New Roman"/>
              </w:rPr>
              <w:t>onths postpartum. The odds ratio for breastfeeding at 6 months generally increased as the duration of roomng-in increased in 2004 (OR ranged from 1,37 to 2,47). In 2011, only rooming-in fr</w:t>
            </w:r>
            <w:r w:rsidR="00FC6AB0" w:rsidRPr="00DD4667">
              <w:rPr>
                <w:rFonts w:ascii="Times New Roman" w:hAnsi="Times New Roman" w:cs="Times New Roman"/>
                <w:lang w:val="id-ID"/>
              </w:rPr>
              <w:t>om</w:t>
            </w:r>
            <w:r w:rsidR="00FC6AB0" w:rsidRPr="00DD4667">
              <w:rPr>
                <w:rFonts w:ascii="Times New Roman" w:hAnsi="Times New Roman" w:cs="Times New Roman"/>
              </w:rPr>
              <w:t xml:space="preserve"> 12 to </w:t>
            </w:r>
            <w:r w:rsidR="00FC6AB0" w:rsidRPr="00DD4667">
              <w:rPr>
                <w:rFonts w:ascii="Times New Roman" w:hAnsi="Times New Roman" w:cs="Times New Roman"/>
                <w:lang w:val="id-ID"/>
              </w:rPr>
              <w:t>l</w:t>
            </w:r>
            <w:r w:rsidR="00FC6AB0" w:rsidRPr="00DD4667">
              <w:rPr>
                <w:rFonts w:ascii="Times New Roman" w:hAnsi="Times New Roman" w:cs="Times New Roman"/>
              </w:rPr>
              <w:t>ess than 24 hours (OR = 1,31) and 24 hours (OR = 1,98) daily signi</w:t>
            </w:r>
            <w:r w:rsidR="00FC6AB0" w:rsidRPr="00DD4667">
              <w:rPr>
                <w:rFonts w:ascii="Times New Roman" w:hAnsi="Times New Roman" w:cs="Times New Roman"/>
                <w:lang w:val="id-ID"/>
              </w:rPr>
              <w:t>f</w:t>
            </w:r>
            <w:r w:rsidR="00FC6AB0" w:rsidRPr="00DD4667">
              <w:rPr>
                <w:rFonts w:ascii="Times New Roman" w:hAnsi="Times New Roman" w:cs="Times New Roman"/>
              </w:rPr>
              <w:t>icantly increased the OR for breastfeeding</w:t>
            </w:r>
            <w:r w:rsidR="00FC6AB0" w:rsidRPr="00DD4667">
              <w:rPr>
                <w:rFonts w:ascii="Times New Roman" w:hAnsi="Times New Roman" w:cs="Times New Roman"/>
                <w:lang w:val="id-ID"/>
              </w:rPr>
              <w:t xml:space="preserve"> </w:t>
            </w:r>
            <w:r w:rsidR="00FC6AB0" w:rsidRPr="00DD4667">
              <w:rPr>
                <w:rFonts w:ascii="Times New Roman" w:hAnsi="Times New Roman" w:cs="Times New Roman"/>
              </w:rPr>
              <w:t>at 6 months postpartum.</w:t>
            </w:r>
          </w:p>
        </w:tc>
      </w:tr>
      <w:tr w:rsidR="00FC6AB0" w:rsidRPr="00DD4667" w:rsidTr="00756286">
        <w:tc>
          <w:tcPr>
            <w:tcW w:w="1526" w:type="dxa"/>
            <w:tcBorders>
              <w:top w:val="nil"/>
            </w:tcBorders>
          </w:tcPr>
          <w:p w:rsidR="00FC6AB0" w:rsidRPr="00DD4667" w:rsidRDefault="00FC6AB0" w:rsidP="00FC6AB0">
            <w:pPr>
              <w:jc w:val="both"/>
              <w:rPr>
                <w:rFonts w:ascii="Times New Roman" w:hAnsi="Times New Roman" w:cs="Times New Roman"/>
              </w:rPr>
            </w:pPr>
            <w:r w:rsidRPr="00DD4667">
              <w:rPr>
                <w:rFonts w:ascii="Times New Roman" w:hAnsi="Times New Roman" w:cs="Times New Roman"/>
              </w:rPr>
              <w:fldChar w:fldCharType="begin" w:fldLock="1"/>
            </w:r>
            <w:r w:rsidRPr="00DD4667">
              <w:rPr>
                <w:rFonts w:ascii="Times New Roman" w:hAnsi="Times New Roman" w:cs="Times New Roman"/>
              </w:rPr>
              <w:instrText>ADDIN CSL_CITATION {"citationItems":[{"id":"ITEM-1","itemData":{"DOI":"10.1111/jan.12022","ISBN":"0309-2402","ISSN":"03092402","PMID":"23013265","abstract":"AIMS: To assess the association between attendance at antenatal education sessions and breastfeeding during the first year of life.\\n\\nBACKGROUND: Although there is evidence that antenatal education encourages breastfeeding, the size and duration of its effect remain unclear.\\n\\nDESIGN: A prospective cohort study.\\n\\nMETHODS: The study was conducted in Bizkaia (North of Spain) between May 2005-June 2007 with a consecutive sample of 614 primiparas. Women were classified into three groups according to whether they had received antenatal education and, if so, how many classes (0, 1-4, or 5 or more). Telephone interviews at 1·5, 3, 6 and 12 months were used to estimate the risk of cessation of any breastfeeding and to compare the groups with Cox proportional hazards regression models adjusted for potential confounders.\\n\\nFINDINGS: Initially, 90% of women breastfed their infants, with no differences between the groups. During the first month, the risk of cessation of any breastfeeding was three times as high among non-attendees and twice as high among women who attended 1-4 classes compared with those who attended 5 or more classes. The risk was, however, similar in the three groups from the end of first month onwards.\\n\\nCONCLUSION: The results suggest that though antenatal education may be associated with higher rates of breastfeeding in our setting this is only the case for the first month after the birth. Further research is necessary to optimize this beneficial effect to achieve long-term continuation of breastfeeding.","author":[{"dropping-particle":"","family":"Artieta-Pinedo","given":"Isabel","non-dropping-particle":"","parse-names":false,"suffix":""},{"dropping-particle":"","family":"Paz-Pascual","given":"Carmen","non-dropping-particle":"","parse-names":false,"suffix":""},{"dropping-particle":"","family":"Grandes","given":"Gonzalo","non-dropping-particle":"","parse-names":false,"suffix":""},{"dropping-particle":"","family":"Bacigalupe","given":"Amaia","non-dropping-particle":"","parse-names":false,"suffix":""},{"dropping-particle":"","family":"Payo","given":"Janire","non-dropping-particle":"","parse-names":false,"suffix":""},{"dropping-particle":"","family":"Montoya","given":"Imanol","non-dropping-particle":"","parse-names":false,"suffix":""}],"container-title":"Journal of Advanced Nursing","id":"ITEM-1","issue":"7","issued":{"date-parts":[["2013"]]},"page":"1607-1617","title":"Antenatal Education and Breastfeeding in a Cohort of Primiparas","type":"article-journal","volume":"69"},"uris":["http://www.mendeley.com/documents/?uuid=6b7cc93f-5b3a-4d5c-bce2-ec0118269eae"]}],"mendeley":{"formattedCitation":"(Artieta-Pinedo et al., 2013)","plainTextFormattedCitation":"(Artieta-Pinedo et al., 2013)","previouslyFormattedCitation":"(Artieta-Pinedo et al., 2013)"},"properties":{"noteIndex":0},"schema":"https://github.com/citation-style-language/schema/raw/master/csl-citation.json"}</w:instrText>
            </w:r>
            <w:r w:rsidRPr="00DD4667">
              <w:rPr>
                <w:rFonts w:ascii="Times New Roman" w:hAnsi="Times New Roman" w:cs="Times New Roman"/>
              </w:rPr>
              <w:fldChar w:fldCharType="separate"/>
            </w:r>
            <w:r w:rsidRPr="00DD4667">
              <w:rPr>
                <w:rFonts w:ascii="Times New Roman" w:hAnsi="Times New Roman" w:cs="Times New Roman"/>
                <w:noProof/>
              </w:rPr>
              <w:t>(Artieta-Pinedo et al., 2013)</w:t>
            </w:r>
            <w:r w:rsidRPr="00DD4667">
              <w:rPr>
                <w:rFonts w:ascii="Times New Roman" w:hAnsi="Times New Roman" w:cs="Times New Roman"/>
              </w:rPr>
              <w:fldChar w:fldCharType="end"/>
            </w:r>
          </w:p>
        </w:tc>
        <w:tc>
          <w:tcPr>
            <w:tcW w:w="3402" w:type="dxa"/>
            <w:tcBorders>
              <w:top w:val="nil"/>
            </w:tcBorders>
          </w:tcPr>
          <w:p w:rsidR="00FC6AB0" w:rsidRPr="00DD4667" w:rsidRDefault="00FC6AB0" w:rsidP="00B33385">
            <w:pPr>
              <w:jc w:val="both"/>
              <w:rPr>
                <w:rFonts w:ascii="Times New Roman" w:hAnsi="Times New Roman" w:cs="Times New Roman"/>
                <w:lang w:val="id-ID"/>
              </w:rPr>
            </w:pPr>
            <w:r w:rsidRPr="00DD4667">
              <w:rPr>
                <w:rFonts w:ascii="Times New Roman" w:hAnsi="Times New Roman" w:cs="Times New Roman"/>
                <w:lang w:val="id-ID"/>
              </w:rPr>
              <w:t xml:space="preserve">Responden pada penelitian ini adalah 614 ibu primipara yang dikelompokkan menjadi </w:t>
            </w:r>
            <w:r w:rsidR="00B33385" w:rsidRPr="00DD4667">
              <w:rPr>
                <w:rFonts w:ascii="Times New Roman" w:hAnsi="Times New Roman" w:cs="Times New Roman"/>
                <w:lang w:val="id-ID"/>
              </w:rPr>
              <w:t>3</w:t>
            </w:r>
            <w:r w:rsidRPr="00DD4667">
              <w:rPr>
                <w:rFonts w:ascii="Times New Roman" w:hAnsi="Times New Roman" w:cs="Times New Roman"/>
                <w:lang w:val="id-ID"/>
              </w:rPr>
              <w:t xml:space="preserve"> </w:t>
            </w:r>
            <w:r w:rsidRPr="00DD4667">
              <w:rPr>
                <w:rFonts w:ascii="Times New Roman" w:hAnsi="Times New Roman" w:cs="Times New Roman"/>
                <w:lang w:val="id-ID"/>
              </w:rPr>
              <w:lastRenderedPageBreak/>
              <w:t>kelompok berdasarkan jumlah antenatal care yang pernah dilakukan (0 kunjungan, 1-4 kunjungan, dan 5 kunjungan atau lebih). Kemudian responden dilakukan wawancara melalu telepon pada bulan ke 1-5, 3, 6, dan 12 setelah melahirkan untuk memperkirakan apakah terjadi resiko penghentian menyusui.</w:t>
            </w:r>
          </w:p>
        </w:tc>
        <w:tc>
          <w:tcPr>
            <w:tcW w:w="4315" w:type="dxa"/>
            <w:tcBorders>
              <w:top w:val="nil"/>
            </w:tcBorders>
          </w:tcPr>
          <w:p w:rsidR="00FC6AB0" w:rsidRPr="00DD4667" w:rsidRDefault="00FC6AB0" w:rsidP="00043FA1">
            <w:pPr>
              <w:jc w:val="both"/>
              <w:rPr>
                <w:rFonts w:ascii="Times New Roman" w:hAnsi="Times New Roman" w:cs="Times New Roman"/>
                <w:lang w:val="id-ID"/>
              </w:rPr>
            </w:pPr>
            <w:r w:rsidRPr="00DD4667">
              <w:rPr>
                <w:rFonts w:ascii="Times New Roman" w:hAnsi="Times New Roman" w:cs="Times New Roman"/>
                <w:lang w:val="id-ID"/>
              </w:rPr>
              <w:lastRenderedPageBreak/>
              <w:t xml:space="preserve">Hasil penelitian ini menunjukkan </w:t>
            </w:r>
            <w:r w:rsidR="00043FA1" w:rsidRPr="00DD4667">
              <w:rPr>
                <w:rFonts w:ascii="Times New Roman" w:hAnsi="Times New Roman" w:cs="Times New Roman"/>
                <w:lang w:val="id-ID"/>
              </w:rPr>
              <w:t xml:space="preserve"> bahwa tidak ada perbedaan yang signifikan diantara 3 kelompok dalam hal menyusui bayinya. </w:t>
            </w:r>
            <w:r w:rsidR="00043FA1" w:rsidRPr="00DD4667">
              <w:rPr>
                <w:rFonts w:ascii="Times New Roman" w:hAnsi="Times New Roman" w:cs="Times New Roman"/>
                <w:lang w:val="id-ID"/>
              </w:rPr>
              <w:lastRenderedPageBreak/>
              <w:t xml:space="preserve">Meskipun demikian, </w:t>
            </w:r>
            <w:r w:rsidRPr="00DD4667">
              <w:rPr>
                <w:rFonts w:ascii="Times New Roman" w:hAnsi="Times New Roman" w:cs="Times New Roman"/>
                <w:lang w:val="id-ID"/>
              </w:rPr>
              <w:t xml:space="preserve">90% ibu </w:t>
            </w:r>
            <w:r w:rsidR="00043FA1" w:rsidRPr="00DD4667">
              <w:rPr>
                <w:rFonts w:ascii="Times New Roman" w:hAnsi="Times New Roman" w:cs="Times New Roman"/>
                <w:lang w:val="id-ID"/>
              </w:rPr>
              <w:t xml:space="preserve">dalam penelitian ini </w:t>
            </w:r>
            <w:r w:rsidRPr="00DD4667">
              <w:rPr>
                <w:rFonts w:ascii="Times New Roman" w:hAnsi="Times New Roman" w:cs="Times New Roman"/>
                <w:lang w:val="id-ID"/>
              </w:rPr>
              <w:t>menyusui bayinya</w:t>
            </w:r>
            <w:r w:rsidR="00043FA1" w:rsidRPr="00DD4667">
              <w:rPr>
                <w:rFonts w:ascii="Times New Roman" w:hAnsi="Times New Roman" w:cs="Times New Roman"/>
                <w:lang w:val="id-ID"/>
              </w:rPr>
              <w:t xml:space="preserve">. Selain itu, </w:t>
            </w:r>
            <w:r w:rsidR="00756286" w:rsidRPr="00DD4667">
              <w:rPr>
                <w:rFonts w:ascii="Times New Roman" w:hAnsi="Times New Roman" w:cs="Times New Roman"/>
                <w:lang w:val="id-ID"/>
              </w:rPr>
              <w:t>s</w:t>
            </w:r>
            <w:r w:rsidRPr="00DD4667">
              <w:rPr>
                <w:rFonts w:ascii="Times New Roman" w:hAnsi="Times New Roman" w:cs="Times New Roman"/>
                <w:lang w:val="id-ID"/>
              </w:rPr>
              <w:t xml:space="preserve">elama bulan pertama, resiko penghentian menyusui </w:t>
            </w:r>
            <w:r w:rsidR="00B33385" w:rsidRPr="00DD4667">
              <w:rPr>
                <w:rFonts w:ascii="Times New Roman" w:hAnsi="Times New Roman" w:cs="Times New Roman"/>
                <w:lang w:val="id-ID"/>
              </w:rPr>
              <w:t>3</w:t>
            </w:r>
            <w:r w:rsidRPr="00DD4667">
              <w:rPr>
                <w:rFonts w:ascii="Times New Roman" w:hAnsi="Times New Roman" w:cs="Times New Roman"/>
                <w:lang w:val="id-ID"/>
              </w:rPr>
              <w:t xml:space="preserve"> kali lebih tinggi pada kelompok yang tidak m</w:t>
            </w:r>
            <w:r w:rsidR="00B33385" w:rsidRPr="00DD4667">
              <w:rPr>
                <w:rFonts w:ascii="Times New Roman" w:hAnsi="Times New Roman" w:cs="Times New Roman"/>
                <w:lang w:val="id-ID"/>
              </w:rPr>
              <w:t xml:space="preserve">elakukan antenatal care dan 2 </w:t>
            </w:r>
            <w:r w:rsidRPr="00DD4667">
              <w:rPr>
                <w:rFonts w:ascii="Times New Roman" w:hAnsi="Times New Roman" w:cs="Times New Roman"/>
                <w:lang w:val="id-ID"/>
              </w:rPr>
              <w:t>kali lebih tinggi pada kelompok yang melakukan antenatal care sebanyak 1-4 kunjungan, dibandingkan dengan kelompok yang menghadiri antenatal care sebanyak 5 kunjungan atau lebih.</w:t>
            </w:r>
          </w:p>
        </w:tc>
      </w:tr>
      <w:tr w:rsidR="00FC6AB0" w:rsidRPr="00DD4667" w:rsidTr="00756286">
        <w:tc>
          <w:tcPr>
            <w:tcW w:w="1526" w:type="dxa"/>
          </w:tcPr>
          <w:p w:rsidR="00FC6AB0" w:rsidRPr="00DD4667" w:rsidRDefault="00FC6AB0" w:rsidP="00FC6AB0">
            <w:pPr>
              <w:jc w:val="both"/>
              <w:rPr>
                <w:rFonts w:ascii="Times New Roman" w:hAnsi="Times New Roman" w:cs="Times New Roman"/>
                <w:lang w:val="id-ID"/>
              </w:rPr>
            </w:pPr>
            <w:r w:rsidRPr="00DD4667">
              <w:rPr>
                <w:rFonts w:ascii="Times New Roman" w:hAnsi="Times New Roman" w:cs="Times New Roman"/>
                <w:lang w:val="id-ID"/>
              </w:rPr>
              <w:lastRenderedPageBreak/>
              <w:fldChar w:fldCharType="begin" w:fldLock="1"/>
            </w:r>
            <w:r w:rsidRPr="00DD4667">
              <w:rPr>
                <w:rFonts w:ascii="Times New Roman" w:hAnsi="Times New Roman" w:cs="Times New Roman"/>
                <w:lang w:val="id-ID"/>
              </w:rPr>
              <w:instrText>ADDIN CSL_CITATION {"citationItems":[{"id":"ITEM-1","itemData":{"DOI":"10.3329/bjms.v11i4.12603","ISSN":"22234721","abstract":"Background: Breast feeding, the most natural way of infant feeding to satisfy nutritional, metabolic and psychological needs of the baby. Objectives: To assess the knowledge of breast feeding among primi- gravida mothers attending ante-natal clinic and to determine the association between socio-demographic variables with their knowledge. Materials and Methods: Hospital based cross sectional study was conducted at Ante-natal clinic of Krishna Hospital and Medical Research Center, Karad district Satara. Pre-tested structured proforma used to collect information from 590 married primi gravid mothers attending anti-natal clinic during study period by utilizing personal interview method. Statistical Analysis: socio-demographic frequency percentage distribution, knowledge scoreing and statistical association was analysed by using chi-square test. Results: Out of 590 primi gravida mothers,59.66{%} showed fair quality of knowledge about breast feeding. knowledge about rooming in, family support for breast feeding {&amp;} burping after breast feeding was 97.7{%}, 95.4{%}, 93.5{%} however weaning, colostrums feed, hazards of bottle feeding and prelactal food was 84{%}, 82.7{%},75.5{%} and 54{%} respectively. Statistical association was existed between age, education, religion, socio-economic status {&amp;} occupation of respondents with their knowledge about breast feeding (?2=151.52, p &lt; 0.0001*;?2=211.27,p&lt;0.0001*;?2=133.91,p &lt; 0.0001*;?2=35.59,p &lt; 0.0001* and?2=131.04,p&lt;0.0001*) respectively. Conclusion: knowledge of breast feeding among primi gravida mothers attending ANC clinic was of fair in quality.","author":[{"dropping-particle":"V.","family":"Mohite","given":"R.","non-dropping-particle":"","parse-names":false,"suffix":""},{"dropping-particle":"","family":"Mohite","given":"V. R.","non-dropping-particle":"","parse-names":false,"suffix":""},{"dropping-particle":"V.","family":"Kakade","given":"S.","non-dropping-particle":"","parse-names":false,"suffix":""}],"container-title":"Bangladesh Journal of Medical Science","id":"ITEM-1","issue":"4","issued":{"date-parts":[["2012"]]},"page":"312-316","title":"Knowledge of Breastfeeding among Primigravida Mothers","type":"article-journal","volume":"11"},"uris":["http://www.mendeley.com/documents/?uuid=3ecc5c40-834b-4a93-8268-2883dda8584f"]}],"mendeley":{"formattedCitation":"(Mohite, Mohite, &amp; Kakade, 2012)","plainTextFormattedCitation":"(Mohite, Mohite, &amp; Kakade, 2012)","previouslyFormattedCitation":"(Mohite, Mohite, &amp; Kakade, 2012)"},"properties":{"noteIndex":0},"schema":"https://github.com/citation-style-language/schema/raw/master/csl-citation.json"}</w:instrText>
            </w:r>
            <w:r w:rsidRPr="00DD4667">
              <w:rPr>
                <w:rFonts w:ascii="Times New Roman" w:hAnsi="Times New Roman" w:cs="Times New Roman"/>
                <w:lang w:val="id-ID"/>
              </w:rPr>
              <w:fldChar w:fldCharType="separate"/>
            </w:r>
            <w:r w:rsidRPr="00DD4667">
              <w:rPr>
                <w:rFonts w:ascii="Times New Roman" w:hAnsi="Times New Roman" w:cs="Times New Roman"/>
                <w:noProof/>
                <w:lang w:val="id-ID"/>
              </w:rPr>
              <w:t>(Mohite, Mohite, &amp; Kakade, 2012)</w:t>
            </w:r>
            <w:r w:rsidRPr="00DD4667">
              <w:rPr>
                <w:rFonts w:ascii="Times New Roman" w:hAnsi="Times New Roman" w:cs="Times New Roman"/>
                <w:lang w:val="id-ID"/>
              </w:rPr>
              <w:fldChar w:fldCharType="end"/>
            </w:r>
          </w:p>
        </w:tc>
        <w:tc>
          <w:tcPr>
            <w:tcW w:w="3402" w:type="dxa"/>
          </w:tcPr>
          <w:p w:rsidR="00FC6AB0" w:rsidRPr="00DD4667" w:rsidRDefault="00FC6AB0" w:rsidP="00FC6AB0">
            <w:pPr>
              <w:jc w:val="both"/>
              <w:rPr>
                <w:rFonts w:ascii="Times New Roman" w:hAnsi="Times New Roman" w:cs="Times New Roman"/>
                <w:lang w:val="id-ID"/>
              </w:rPr>
            </w:pPr>
            <w:r w:rsidRPr="00DD4667">
              <w:rPr>
                <w:rFonts w:ascii="Times New Roman" w:hAnsi="Times New Roman" w:cs="Times New Roman"/>
                <w:lang w:val="id-ID"/>
              </w:rPr>
              <w:t>Penelitian ini dilakukan terhadap 590 primigravida yang melakukan kunjungan antenatal care. Responden diwawancara untuk mengetahui tingkat pengetahuan mereka tentang breastfeeding.</w:t>
            </w:r>
          </w:p>
        </w:tc>
        <w:tc>
          <w:tcPr>
            <w:tcW w:w="4315" w:type="dxa"/>
          </w:tcPr>
          <w:p w:rsidR="00FC6AB0" w:rsidRPr="00DD4667" w:rsidRDefault="00FC6AB0" w:rsidP="00FC6AB0">
            <w:pPr>
              <w:jc w:val="both"/>
              <w:rPr>
                <w:rFonts w:ascii="Times New Roman" w:hAnsi="Times New Roman" w:cs="Times New Roman"/>
                <w:lang w:val="id-ID"/>
              </w:rPr>
            </w:pPr>
            <w:r w:rsidRPr="00DD4667">
              <w:rPr>
                <w:rFonts w:ascii="Times New Roman" w:hAnsi="Times New Roman" w:cs="Times New Roman"/>
                <w:lang w:val="id-ID"/>
              </w:rPr>
              <w:t>Hasil penelitian ini menunjukkan bahwa 59,66% primigravida mothers showed fair quality of knowledge about breastfeeding.</w:t>
            </w:r>
          </w:p>
        </w:tc>
      </w:tr>
      <w:tr w:rsidR="00FC6AB0" w:rsidRPr="00DD4667" w:rsidTr="00756286">
        <w:tc>
          <w:tcPr>
            <w:tcW w:w="1526" w:type="dxa"/>
          </w:tcPr>
          <w:p w:rsidR="00FC6AB0" w:rsidRPr="00DD4667" w:rsidRDefault="00FC6AB0" w:rsidP="00FC6AB0">
            <w:pPr>
              <w:jc w:val="both"/>
              <w:rPr>
                <w:rFonts w:ascii="Times New Roman" w:hAnsi="Times New Roman" w:cs="Times New Roman"/>
                <w:lang w:val="id-ID"/>
              </w:rPr>
            </w:pPr>
            <w:r w:rsidRPr="00DD4667">
              <w:rPr>
                <w:rFonts w:ascii="Times New Roman" w:hAnsi="Times New Roman" w:cs="Times New Roman"/>
                <w:lang w:val="id-ID"/>
              </w:rPr>
              <w:fldChar w:fldCharType="begin" w:fldLock="1"/>
            </w:r>
            <w:r w:rsidRPr="00DD4667">
              <w:rPr>
                <w:rFonts w:ascii="Times New Roman" w:hAnsi="Times New Roman" w:cs="Times New Roman"/>
                <w:lang w:val="id-ID"/>
              </w:rPr>
              <w:instrText>ADDIN CSL_CITATION {"citationItems":[{"id":"ITEM-1","itemData":{"DOI":"10.1111/j.1523-536X.2011.00483.x","ISBN":"1523-536X (Electronic)\\r0730-7659 (Linking)","ISSN":"07307659","PMID":"21884232","abstract":"Background: The World Health Organization (WHO) developed the Baby-Friendly Hospital Initiative to improve hospital maternity care practices that support breastfeeding. In Hong Kong, although no hospitals have yet received the Baby-Friendly status, efforts have been made to improve breastfeeding support. The aim of this study was to examine the impact of Baby-Friendly hospital practices on breastfeeding duration. Methods: A sample of 1,242 breastfeeding mother-infant pairs was recruited from four public hospitals in Hong Kong and followed up prospectively for up to 12 months. The primary outcome variable was defined as breastfeeding for 8 weeks or less. Predictor variables included six Baby-Friendly practices: breastfeeding initiation within 1 hour of birth, exclusive breastfeeding while in hospital, rooming-in, breastfeeding on demand, no pacifiers or artificial nipples, and information on breastfeeding support groups provided on discharge. Results: Only 46.6 percent of women breastfed for more than 8 weeks, and only 4.8 percent of mothers experienced all six Baby-Friendly practices. After controlling for all other Baby-Friendly practices and possible confounding variables, exclusive breastfeeding while in hospital was protective against early breastfeeding cessation (OR: 0.61; 95% CI: 0.42-0.88). Compared with mothers who experienced all six Baby-Friendly practices, those who experienced one or fewer Baby-Friendly practices were almost three times more likely to discontinue breastfeeding (OR: 3.13; 95% CI: 1.41-6.95). Conclusions: Greater exposure to Baby-Friendly practices would substantially increase new mothers' chances of breastfeeding beyond 8 weeks postpartum. To further improve maternity care practices in hospitals, institutional and administrative support are required to ensure all mothers receive adequate breastfeeding support in accordance with WHO guidelines. (BIRTH 38: 3 September 2011)","author":[{"dropping-particle":"","family":"Tarrant","given":"Marie","non-dropping-particle":"","parse-names":false,"suffix":""},{"dropping-particle":"","family":"Wu","given":"Kendra M.","non-dropping-particle":"","parse-names":false,"suffix":""},{"dropping-particle":"","family":"Fong","given":"Daniel Y T","non-dropping-particle":"","parse-names":false,"suffix":""},{"dropping-particle":"","family":"Lee","given":"Irene L Y","non-dropping-particle":"","parse-names":false,"suffix":""},{"dropping-particle":"","family":"Wong","given":"Emmy M Y","non-dropping-particle":"","parse-names":false,"suffix":""},{"dropping-particle":"","family":"Sham","given":"Alice","non-dropping-particle":"","parse-names":false,"suffix":""},{"dropping-particle":"","family":"Lam","given":"Christine","non-dropping-particle":"","parse-names":false,"suffix":""},{"dropping-particle":"","family":"Dodgson","given":"Joan E.","non-dropping-particle":"","parse-names":false,"suffix":""}],"container-title":"Birth: Issues in Perinatal Care","id":"ITEM-1","issue":"3","issued":{"date-parts":[["2011"]]},"page":"238-245","title":"Impact of Baby-Friendly Hospital Practices on Breastfeeding in Hong Kong","type":"article-journal","volume":"38"},"uris":["http://www.mendeley.com/documents/?uuid=5820e468-aa58-4b92-993d-cfd9c39809a2"]}],"mendeley":{"formattedCitation":"(Tarrant et al., 2011)","plainTextFormattedCitation":"(Tarrant et al., 2011)","previouslyFormattedCitation":"(Tarrant et al., 2011)"},"properties":{"noteIndex":0},"schema":"https://github.com/citation-style-language/schema/raw/master/csl-citation.json"}</w:instrText>
            </w:r>
            <w:r w:rsidRPr="00DD4667">
              <w:rPr>
                <w:rFonts w:ascii="Times New Roman" w:hAnsi="Times New Roman" w:cs="Times New Roman"/>
                <w:lang w:val="id-ID"/>
              </w:rPr>
              <w:fldChar w:fldCharType="separate"/>
            </w:r>
            <w:r w:rsidRPr="00DD4667">
              <w:rPr>
                <w:rFonts w:ascii="Times New Roman" w:hAnsi="Times New Roman" w:cs="Times New Roman"/>
                <w:noProof/>
                <w:lang w:val="id-ID"/>
              </w:rPr>
              <w:t>(Tarrant et al., 2011)</w:t>
            </w:r>
            <w:r w:rsidRPr="00DD4667">
              <w:rPr>
                <w:rFonts w:ascii="Times New Roman" w:hAnsi="Times New Roman" w:cs="Times New Roman"/>
                <w:lang w:val="id-ID"/>
              </w:rPr>
              <w:fldChar w:fldCharType="end"/>
            </w:r>
          </w:p>
        </w:tc>
        <w:tc>
          <w:tcPr>
            <w:tcW w:w="3402" w:type="dxa"/>
          </w:tcPr>
          <w:p w:rsidR="00FC6AB0" w:rsidRPr="00DD4667" w:rsidRDefault="00FC6AB0" w:rsidP="00FC6AB0">
            <w:pPr>
              <w:jc w:val="both"/>
              <w:rPr>
                <w:rFonts w:ascii="Times New Roman" w:hAnsi="Times New Roman" w:cs="Times New Roman"/>
                <w:lang w:val="id-ID"/>
              </w:rPr>
            </w:pPr>
            <w:r w:rsidRPr="00DD4667">
              <w:rPr>
                <w:rFonts w:ascii="Times New Roman" w:hAnsi="Times New Roman" w:cs="Times New Roman"/>
                <w:lang w:val="id-ID"/>
              </w:rPr>
              <w:t>This study recruited 1.242 breastfeeding mother-infant pairs that were followed up prospectively for up to 12 months. The primary outcome variable was defined as breastfeeding for 8 weeks or less. Predictor variables included six Baby-Friendly practices: breastfeeding initiation within 1 hour of birth, exclusive breastfeeding while in hospital, rooming-in, breastfeeding on demand, no pacifiers or artificial nipples, and information on breastfeeding support groups provided on discharge.</w:t>
            </w:r>
          </w:p>
        </w:tc>
        <w:tc>
          <w:tcPr>
            <w:tcW w:w="4315" w:type="dxa"/>
          </w:tcPr>
          <w:p w:rsidR="00FC6AB0" w:rsidRPr="00DD4667" w:rsidRDefault="00FC6AB0" w:rsidP="00FC6AB0">
            <w:pPr>
              <w:jc w:val="both"/>
              <w:rPr>
                <w:rFonts w:ascii="Times New Roman" w:hAnsi="Times New Roman" w:cs="Times New Roman"/>
                <w:lang w:val="id-ID"/>
              </w:rPr>
            </w:pPr>
            <w:r w:rsidRPr="00DD4667">
              <w:rPr>
                <w:rFonts w:ascii="Times New Roman" w:hAnsi="Times New Roman" w:cs="Times New Roman"/>
                <w:lang w:val="id-ID"/>
              </w:rPr>
              <w:t>Hasil penelitian ini menunjukkan bahwa only 46,6% of women breastfed for more than 8 weeks, and only 4,8% of mothers experienced all six Baby-Friendly practices. After controlling for all other Baby-Friendy practices and possible confounding variables, exclusive breastfeeding while in hospital was protective againts early breastfeeding cessation. Compared with mothers wo experienced all six Baby-Friendly practices, those who experienced one or fewer Baby-Friendly practices were almost three times more likely to discontinue breastfeeding.</w:t>
            </w:r>
          </w:p>
        </w:tc>
      </w:tr>
      <w:tr w:rsidR="00FC6AB0" w:rsidRPr="00DD4667" w:rsidTr="00756286">
        <w:tc>
          <w:tcPr>
            <w:tcW w:w="1526" w:type="dxa"/>
          </w:tcPr>
          <w:p w:rsidR="00FC6AB0" w:rsidRPr="00DD4667" w:rsidRDefault="00FC6AB0" w:rsidP="00FC6AB0">
            <w:pPr>
              <w:jc w:val="both"/>
              <w:rPr>
                <w:rFonts w:ascii="Times New Roman" w:hAnsi="Times New Roman" w:cs="Times New Roman"/>
              </w:rPr>
            </w:pPr>
            <w:r w:rsidRPr="00DD4667">
              <w:rPr>
                <w:rFonts w:ascii="Times New Roman" w:hAnsi="Times New Roman" w:cs="Times New Roman"/>
              </w:rPr>
              <w:fldChar w:fldCharType="begin" w:fldLock="1"/>
            </w:r>
            <w:r w:rsidRPr="00DD4667">
              <w:rPr>
                <w:rFonts w:ascii="Times New Roman" w:hAnsi="Times New Roman" w:cs="Times New Roman"/>
              </w:rPr>
              <w:instrText>ADDIN CSL_CITATION {"citationItems":[{"id":"ITEM-1","itemData":{"DOI":"10.1111/j.1651-2227.2010.01779.x","ISBN":"1651-2227 (Electronic)\\n0803-5253 (Linking)","ISSN":"08035253","PMID":"20346077","abstract":"AIM: As a result of increased neonatal morbidity, the infants of diabetic mothers have routinely been admitted to a neonatal special care unit (NSCU). We therefore investigated whether the offer of rooming-in diabetic mothers and their newborn infants has an effect on neonatal morbidity. METHODS: The records of an old cohort of 103 infants routinely admitted to the NSCU, and a new cohort (N = 102), offered rooming-in were assessed for neonatal morbidity. RESULTS: Eighty-four (82%) of the new cohort infants followed their mothers to the maternity ward; whereas 19 (18%) were transferred to the NSCU chiefly because of prematurity. Ten infants were later transferred to the NSCU for minor problems. Neonatal morbidity and neonatal hypoglycaemia were significantly less common in the new cohort than in the old cohort [27 (26%) vs. 55 (54%), p &lt; 0.001 and 42 (41%) vs. 64 (63%), p = 0.0027 respectively]. Maternal HbA1c in late pregnancy was significantly lower in the new cohort, but the only independent predictors of neonatal morbidity were belonging to the old cohort and preterm delivery. CONCLUSION: Neonatal care with rooming-in mothers with type 1 diabetes and their newborn infants seems safe and is associated with reduced neonatal morbidity, when compared with routine separation of infants from their mothers.","author":[{"dropping-particle":"","family":"Stage","given":"E.","non-dropping-particle":"","parse-names":false,"suffix":""},{"dropping-particle":"","family":"Mathiesen","given":"E. R.","non-dropping-particle":"","parse-names":false,"suffix":""},{"dropping-particle":"","family":"Emmersen","given":"P. B.","non-dropping-particle":"","parse-names":false,"suffix":""},{"dropping-particle":"","family":"Greisen","given":"G.","non-dropping-particle":"","parse-names":false,"suffix":""},{"dropping-particle":"","family":"Damm","given":"P.","non-dropping-particle":"","parse-names":false,"suffix":""}],"container-title":"Acta Paediatrica, International Journal of Paediatrics","id":"ITEM-1","issue":"7","issued":{"date-parts":[["2010"]]},"page":"997-999","title":"Diabetic Mothers and Their Newborn Infants - Rooming-in and Neonatal Morbidity","type":"article-journal","volume":"99"},"uris":["http://www.mendeley.com/documents/?uuid=e451699e-e490-45b9-ada3-41a42d3b4080"]}],"mendeley":{"formattedCitation":"(Stage, Mathiesen, Emmersen, Greisen, &amp; Damm, 2010)","plainTextFormattedCitation":"(Stage, Mathiesen, Emmersen, Greisen, &amp; Damm, 2010)","previouslyFormattedCitation":"(Stage, Mathiesen, Emmersen, Greisen, &amp; Damm, 2010)"},"properties":{"noteIndex":0},"schema":"https://github.com/citation-style-language/schema/raw/master/csl-citation.json"}</w:instrText>
            </w:r>
            <w:r w:rsidRPr="00DD4667">
              <w:rPr>
                <w:rFonts w:ascii="Times New Roman" w:hAnsi="Times New Roman" w:cs="Times New Roman"/>
              </w:rPr>
              <w:fldChar w:fldCharType="separate"/>
            </w:r>
            <w:r w:rsidRPr="00DD4667">
              <w:rPr>
                <w:rFonts w:ascii="Times New Roman" w:hAnsi="Times New Roman" w:cs="Times New Roman"/>
                <w:noProof/>
              </w:rPr>
              <w:t>(Stage, Mathiesen, Emmersen, Greisen, &amp; Damm, 2010)</w:t>
            </w:r>
            <w:r w:rsidRPr="00DD4667">
              <w:rPr>
                <w:rFonts w:ascii="Times New Roman" w:hAnsi="Times New Roman" w:cs="Times New Roman"/>
              </w:rPr>
              <w:fldChar w:fldCharType="end"/>
            </w:r>
          </w:p>
        </w:tc>
        <w:tc>
          <w:tcPr>
            <w:tcW w:w="3402" w:type="dxa"/>
          </w:tcPr>
          <w:p w:rsidR="00FC6AB0" w:rsidRPr="00DD4667" w:rsidRDefault="00FC6AB0" w:rsidP="00FC6AB0">
            <w:pPr>
              <w:jc w:val="both"/>
              <w:rPr>
                <w:rFonts w:ascii="Times New Roman" w:hAnsi="Times New Roman" w:cs="Times New Roman"/>
                <w:lang w:val="id-ID"/>
              </w:rPr>
            </w:pPr>
            <w:r w:rsidRPr="00DD4667">
              <w:rPr>
                <w:rFonts w:ascii="Times New Roman" w:hAnsi="Times New Roman" w:cs="Times New Roman"/>
                <w:lang w:val="id-ID"/>
              </w:rPr>
              <w:t xml:space="preserve">Penelitian ini membandingkan catatan kohort lama dari 103 bayi di The Neonatal Special Care Unit (NSCU) dari ibu yang menderita diabetes dan catatan kohort baru dari 102 bayi yang roomed-in dengan ibunya yang menderita diabetes. </w:t>
            </w:r>
          </w:p>
        </w:tc>
        <w:tc>
          <w:tcPr>
            <w:tcW w:w="4315" w:type="dxa"/>
          </w:tcPr>
          <w:p w:rsidR="00FC6AB0" w:rsidRPr="00DD4667" w:rsidRDefault="00FC6AB0" w:rsidP="00FC6AB0">
            <w:pPr>
              <w:jc w:val="both"/>
              <w:rPr>
                <w:rFonts w:ascii="Times New Roman" w:hAnsi="Times New Roman" w:cs="Times New Roman"/>
                <w:lang w:val="id-ID"/>
              </w:rPr>
            </w:pPr>
            <w:r w:rsidRPr="00DD4667">
              <w:rPr>
                <w:rFonts w:ascii="Times New Roman" w:hAnsi="Times New Roman" w:cs="Times New Roman"/>
                <w:lang w:val="id-ID"/>
              </w:rPr>
              <w:t>Hasil penelitian ini menunjukkan bahwa bayi yang roomed-in dengan ibunya lebih sering mendapatkan ASI dibandingkan dengan bayi yang terpisah dari ibunya. Neonatal morbidity and neonatal hypoglycaemia pada kelompok bayi yang roomed-in dengan ibunya juga lebih sedikit dibandingkan dengan kelompok bayi yang terpisah dari ibunya.</w:t>
            </w:r>
          </w:p>
        </w:tc>
      </w:tr>
      <w:tr w:rsidR="00FC6AB0" w:rsidRPr="00DD4667" w:rsidTr="00756286">
        <w:tc>
          <w:tcPr>
            <w:tcW w:w="1526" w:type="dxa"/>
          </w:tcPr>
          <w:p w:rsidR="00FC6AB0" w:rsidRPr="00DD4667" w:rsidRDefault="00FC6AB0" w:rsidP="00FC6AB0">
            <w:pPr>
              <w:jc w:val="both"/>
              <w:rPr>
                <w:rFonts w:ascii="Times New Roman" w:hAnsi="Times New Roman" w:cs="Times New Roman"/>
              </w:rPr>
            </w:pPr>
            <w:r w:rsidRPr="00DD4667">
              <w:rPr>
                <w:rFonts w:ascii="Times New Roman" w:hAnsi="Times New Roman" w:cs="Times New Roman"/>
              </w:rPr>
              <w:fldChar w:fldCharType="begin" w:fldLock="1"/>
            </w:r>
            <w:r w:rsidRPr="00DD4667">
              <w:rPr>
                <w:rFonts w:ascii="Times New Roman" w:hAnsi="Times New Roman" w:cs="Times New Roman"/>
              </w:rPr>
              <w:instrText>ADDIN CSL_CITATION {"citationItems":[{"id":"ITEM-1","itemData":{"DOI":"10.1111/j.1523-536X.2009.00307.x","ISBN":"1523-536X (Electronic)\\n0730-7659 (Linking)","ISSN":"07307659","PMID":"19489802","abstract":"BACKGROUND: A tradition of separation of the mother and baby after birth still persists in many parts of the world, including some parts of Russia, and often is combined with swaddling of the baby. The aim of this study was to evaluate and compare possible long-term effects on mother-infant interaction of practices used in the delivery and maternity wards, including practices relating to mother-infant closeness versus separation. METHODS: A total of 176 mother-infant pairs were randomized into four experimental groups: Group I infants were placed skin-to-skin with their mothers after birth, and had rooming-in while in the maternity ward. Group II infants were dressed and placed in their mothers' arms after birth, and roomed-in with their mothers in the maternity ward. Group III infants were kept in the nursery both after birth and while their mothers were in the maternity ward. Group IV infants were kept in the nursery after birth, but roomed-in with their mothers in the maternity ward. Equal numbers of infants were either swaddled or dressed in baby clothes. Episodes of early suckling in the delivery ward were noted. The mother-infant interaction was videotaped according to the Parent-Child Early Relational Assessment (PCERA) 1 year after birth. RESULTS: The practice of skin-to-skin contact, early suckling, or both during the first 2 hours after birth when compared with separation between the mothers and their infants positively affected the PCERA variables maternal sensitivity, infant's self-regulation, and dyadic mutuality and reciprocity at 1 year after birth. The negative effect of a 2-hour separation after birth was not compensated for by the practice of rooming-in. These findings support the presence of a period after birth (the early \"sensitive period\") during which close contact between mother and infant may induce long-term positive effect on mother-infant interaction. In addition, swaddling of the infant was found to decrease the mother's responsiveness to the infant, her ability for positive affective involvement with the infant, and the mutuality and reciprocity in the dyad. CONCLUSIONS: Skin-to-skin contact, for 25 to 120 minutes after birth, early suckling, or both positively influenced mother-infant interaction 1 year later when compared with routines involving separation of mother and infant.","author":[{"dropping-particle":"","family":"Bystrova","given":"Ksenia","non-dropping-particle":"","parse-names":false,"suffix":""},{"dropping-particle":"","family":"Ivanova","given":"Valentina","non-dropping-particle":"","parse-names":false,"suffix":""},{"dropping-particle":"","family":"Edhborg","given":"Maigun","non-dropping-particle":"","parse-names":false,"suffix":""},{"dropping-particle":"","family":"Matthiesen","given":"Ann-Sofi","non-dropping-particle":"","parse-names":false,"suffix":""},{"dropping-particle":"","family":"Ransjo-Arvidson","given":"Anna Berit","non-dropping-particle":"","parse-names":false,"suffix":""},{"dropping-particle":"","family":"Mukhamedrakhimov","given":"Rifkat","non-dropping-particle":"","parse-names":false,"suffix":""},{"dropping-particle":"","family":"Uvnas-Moberg","given":"Kerstin","non-dropping-particle":"","parse-names":false,"suffix":""},{"dropping-particle":"","family":"Widstrom","given":"Ann Marie","non-dropping-particle":"","parse-names":false,"suffix":""}],"container-title":"Birth","id":"ITEM-1","issue":"2","issued":{"date-parts":[["2009"]]},"page":"97-109","title":"Early Contact Versus Separation: Effects on Mother-Infant Interaction One Year Later","type":"article-journal","volume":"36"},"uris":["http://www.mendeley.com/documents/?uuid=03eab302-cbf8-43bc-a1d4-14ac2bc03b9c"]}],"mendeley":{"formattedCitation":"(Bystrova et al., 2009)","plainTextFormattedCitation":"(Bystrova et al., 2009)","previouslyFormattedCitation":"(Bystrova et al., 2009)"},"properties":{"noteIndex":0},"schema":"https://github.com/citation-style-language/schema/raw/master/csl-citation.json"}</w:instrText>
            </w:r>
            <w:r w:rsidRPr="00DD4667">
              <w:rPr>
                <w:rFonts w:ascii="Times New Roman" w:hAnsi="Times New Roman" w:cs="Times New Roman"/>
              </w:rPr>
              <w:fldChar w:fldCharType="separate"/>
            </w:r>
            <w:r w:rsidRPr="00DD4667">
              <w:rPr>
                <w:rFonts w:ascii="Times New Roman" w:hAnsi="Times New Roman" w:cs="Times New Roman"/>
                <w:noProof/>
              </w:rPr>
              <w:t>(Bystrova et al., 2009)</w:t>
            </w:r>
            <w:r w:rsidRPr="00DD4667">
              <w:rPr>
                <w:rFonts w:ascii="Times New Roman" w:hAnsi="Times New Roman" w:cs="Times New Roman"/>
              </w:rPr>
              <w:fldChar w:fldCharType="end"/>
            </w:r>
          </w:p>
        </w:tc>
        <w:tc>
          <w:tcPr>
            <w:tcW w:w="3402" w:type="dxa"/>
          </w:tcPr>
          <w:p w:rsidR="00FC6AB0" w:rsidRPr="00DD4667" w:rsidRDefault="00FC6AB0" w:rsidP="00741C0A">
            <w:pPr>
              <w:jc w:val="both"/>
              <w:rPr>
                <w:rFonts w:ascii="Times New Roman" w:hAnsi="Times New Roman" w:cs="Times New Roman"/>
                <w:lang w:val="id-ID"/>
              </w:rPr>
            </w:pPr>
            <w:r w:rsidRPr="00DD4667">
              <w:rPr>
                <w:rFonts w:ascii="Times New Roman" w:hAnsi="Times New Roman" w:cs="Times New Roman"/>
                <w:lang w:val="id-ID"/>
              </w:rPr>
              <w:t xml:space="preserve">Responden pada penelitian ini adalah 176 pasangan ibu dan bayi yang dikelompokkan secara acak menjadi </w:t>
            </w:r>
            <w:r w:rsidR="00B33385" w:rsidRPr="00DD4667">
              <w:rPr>
                <w:rFonts w:ascii="Times New Roman" w:hAnsi="Times New Roman" w:cs="Times New Roman"/>
                <w:lang w:val="id-ID"/>
              </w:rPr>
              <w:t xml:space="preserve">4 </w:t>
            </w:r>
            <w:r w:rsidRPr="00DD4667">
              <w:rPr>
                <w:rFonts w:ascii="Times New Roman" w:hAnsi="Times New Roman" w:cs="Times New Roman"/>
                <w:lang w:val="id-ID"/>
              </w:rPr>
              <w:t xml:space="preserve">kelompok. Pada kelompok I, bayi diletakkan skin-to-skin dengan ibunya setelah lahir dan roomed-in dengan ibunya di the maternity ward. Pada kelompok II, bayi yang menggunakan pakaian diletakkan di lengan ibunya setelah lahir dan roomed-in dengan ibunya di the maternity ward. Pada kelompok III, bayi baru lahir dirawat di kamar bayi sementara ibunya di the maternity ward. Pada </w:t>
            </w:r>
            <w:r w:rsidRPr="00DD4667">
              <w:rPr>
                <w:rFonts w:ascii="Times New Roman" w:hAnsi="Times New Roman" w:cs="Times New Roman"/>
                <w:lang w:val="id-ID"/>
              </w:rPr>
              <w:lastRenderedPageBreak/>
              <w:t>kelompok IV, bayi baru lahir dirawat di kamar bayi lalu dilanjutkan dengan roomed-in dengan ibunya di the maternity ward. Kemudian</w:t>
            </w:r>
            <w:r w:rsidR="00741C0A" w:rsidRPr="00DD4667">
              <w:rPr>
                <w:rFonts w:ascii="Times New Roman" w:hAnsi="Times New Roman" w:cs="Times New Roman"/>
                <w:lang w:val="id-ID"/>
              </w:rPr>
              <w:t xml:space="preserve"> keberhasilan “nearly exclusive breastfeeding”</w:t>
            </w:r>
            <w:r w:rsidRPr="00DD4667">
              <w:rPr>
                <w:rFonts w:ascii="Times New Roman" w:hAnsi="Times New Roman" w:cs="Times New Roman"/>
                <w:lang w:val="id-ID"/>
              </w:rPr>
              <w:t xml:space="preserve"> </w:t>
            </w:r>
            <w:r w:rsidR="00741C0A" w:rsidRPr="00DD4667">
              <w:rPr>
                <w:rFonts w:ascii="Times New Roman" w:hAnsi="Times New Roman" w:cs="Times New Roman"/>
                <w:lang w:val="id-ID"/>
              </w:rPr>
              <w:t>direkam selama</w:t>
            </w:r>
            <w:r w:rsidRPr="00DD4667">
              <w:rPr>
                <w:rFonts w:ascii="Times New Roman" w:hAnsi="Times New Roman" w:cs="Times New Roman"/>
                <w:lang w:val="id-ID"/>
              </w:rPr>
              <w:t xml:space="preserve"> 1 tahun setelah kelahiran.</w:t>
            </w:r>
          </w:p>
        </w:tc>
        <w:tc>
          <w:tcPr>
            <w:tcW w:w="4315" w:type="dxa"/>
          </w:tcPr>
          <w:p w:rsidR="00FC6AB0" w:rsidRPr="00DD4667" w:rsidRDefault="00FC6AB0" w:rsidP="002125F1">
            <w:pPr>
              <w:jc w:val="both"/>
              <w:rPr>
                <w:rFonts w:ascii="Times New Roman" w:hAnsi="Times New Roman" w:cs="Times New Roman"/>
                <w:lang w:val="id-ID"/>
              </w:rPr>
            </w:pPr>
            <w:r w:rsidRPr="00DD4667">
              <w:rPr>
                <w:rFonts w:ascii="Times New Roman" w:hAnsi="Times New Roman" w:cs="Times New Roman"/>
              </w:rPr>
              <w:lastRenderedPageBreak/>
              <w:t>Hasil penelitian ini menunjukkan</w:t>
            </w:r>
            <w:r w:rsidR="002125F1" w:rsidRPr="00DD4667">
              <w:rPr>
                <w:rFonts w:ascii="Times New Roman" w:hAnsi="Times New Roman" w:cs="Times New Roman"/>
                <w:lang w:val="id-ID"/>
              </w:rPr>
              <w:t xml:space="preserve"> bahwa tidak ada perbedaan yang signifikan dalam “nearly exclusive breastfeeding” antara keempat kelompok (p=0,12). Namun demikian, </w:t>
            </w:r>
            <w:r w:rsidRPr="00DD4667">
              <w:rPr>
                <w:rFonts w:ascii="Times New Roman" w:hAnsi="Times New Roman" w:cs="Times New Roman"/>
                <w:lang w:val="id-ID"/>
              </w:rPr>
              <w:t xml:space="preserve">ibu pada kelompok I dan II dapat segera menyusui bayinya dalam 2 jam pertama kelahiran di </w:t>
            </w:r>
            <w:r w:rsidR="002125F1" w:rsidRPr="00DD4667">
              <w:rPr>
                <w:rFonts w:ascii="Times New Roman" w:hAnsi="Times New Roman" w:cs="Times New Roman"/>
                <w:lang w:val="id-ID"/>
              </w:rPr>
              <w:t xml:space="preserve">ruang bersalin. </w:t>
            </w:r>
            <w:r w:rsidRPr="00DD4667">
              <w:rPr>
                <w:rFonts w:ascii="Times New Roman" w:hAnsi="Times New Roman" w:cs="Times New Roman"/>
                <w:lang w:val="id-ID"/>
              </w:rPr>
              <w:t>The observed median time of “nearly exclusive breastfeeding in the four experimental groups was 4 months in group I (range 0,5-12 months); 3,5 months in the group II (range 1 week – 11 months); 4 months in the group III (range 1 week – 12 months); and 5 months in group IV (range 1 week – 12 months).</w:t>
            </w:r>
          </w:p>
        </w:tc>
      </w:tr>
      <w:tr w:rsidR="00FC6AB0" w:rsidRPr="00DD4667" w:rsidTr="00756286">
        <w:tc>
          <w:tcPr>
            <w:tcW w:w="1526" w:type="dxa"/>
          </w:tcPr>
          <w:p w:rsidR="00FC6AB0" w:rsidRPr="00DD4667" w:rsidRDefault="00FC6AB0" w:rsidP="00FC6AB0">
            <w:pPr>
              <w:jc w:val="both"/>
              <w:rPr>
                <w:rFonts w:ascii="Times New Roman" w:hAnsi="Times New Roman" w:cs="Times New Roman"/>
                <w:lang w:val="id-ID"/>
              </w:rPr>
            </w:pPr>
            <w:r w:rsidRPr="00DD4667">
              <w:rPr>
                <w:rFonts w:ascii="Times New Roman" w:hAnsi="Times New Roman" w:cs="Times New Roman"/>
                <w:lang w:val="id-ID"/>
              </w:rPr>
              <w:lastRenderedPageBreak/>
              <w:fldChar w:fldCharType="begin" w:fldLock="1"/>
            </w:r>
            <w:r w:rsidRPr="00DD4667">
              <w:rPr>
                <w:rFonts w:ascii="Times New Roman" w:hAnsi="Times New Roman" w:cs="Times New Roman"/>
                <w:lang w:val="id-ID"/>
              </w:rPr>
              <w:instrText>ADDIN CSL_CITATION {"citationItems":[{"id":"ITEM-1","itemData":{"DOI":"10.3109/14767050902994499","ISBN":"1476-4954 (Electronic)\\n1476-4954 (Linking)","ISSN":"1476-7058","PMID":"19526430","abstract":"BACKGROUND: An inadequate start of breastfeeding has been associated with reduced caloric intake, excessive weight loss and high serum bilirubin levels in the first days of life. The rooming-in has been proposed as an optimal model for the promotion of breastfeeding. AIM: The aim of this study was to compare two different feeding models (partial and full rooming-in) to evaluate differences as regard to weight loss, hyperbilirubinemia and prevalence of exclusive breastfeeding at discharge. METHODS: A total of 903 healthy term newborns have been evaluated; all the newborns were adequate for gestational age, with birth weight &gt; or = 2800 g and gestational age &gt; or = 37 weeks. RESULTS: The maximum weight loss (mean +/- SD), expressed as percent of birth weight, was not different in the two models (partial vs. full rooming-in 5.8% +/- 1.7%vs. 6% +/- 1.7%). A weight loss &gt; or = 10% occurred in less than 1% in both groups. There were no statistical differences neither as mean of total serum bilirubin (partial vs. full rooming-in 10.5 +/- 3.3 vs. 10.1 +/- 2.9 mg/dl), nor as prevalence of hyperbilirubinemia (total serum bilirubin &gt; or = 12 mg/dl). The prevalence of severe hyperbilirubinemia (total serum bilirubin &gt; or = 18 mg/dl) and the use of phototherapy were not statistically different. Maximum weight loss was similar in the two models, even dividing by total serum bilirubin levels. At the discharge, exclusively breastfed newborns were 81% in full rooming-in and 42.9% in partial rooming-in. CONCLUSIONS: In conclusion, our results allow considering our assistance models similar as regards to severe hyperbilirubinemia and pathological weight loss in term healthy newborns even if full rooming-in is associated with higher prevalence of exclusive breastfeeding at the discharge.","author":[{"dropping-particle":"","family":"Zuppa","given":"Antonio Alberto","non-dropping-particle":"","parse-names":false,"suffix":""},{"dropping-particle":"","family":"Sindico","given":"Paola","non-dropping-particle":"","parse-names":false,"suffix":""},{"dropping-particle":"","family":"Antichi","given":"Eleonora","non-dropping-particle":"","parse-names":false,"suffix":""},{"dropping-particle":"","family":"Carducci","given":"Chiara","non-dropping-particle":"","parse-names":false,"suffix":""},{"dropping-particle":"","family":"Alighieri","given":"Giovanni","non-dropping-particle":"","parse-names":false,"suffix":""},{"dropping-particle":"","family":"Cardiello","given":"Valentina","non-dropping-particle":"","parse-names":false,"suffix":""},{"dropping-particle":"","family":"Cota","given":"Francesco","non-dropping-particle":"","parse-names":false,"suffix":""},{"dropping-particle":"","family":"Romagnoli","given":"Costantino","non-dropping-particle":"","parse-names":false,"suffix":""}],"container-title":"The Journal of Maternal-Fetal &amp; Neonatal Medicine : The Official Journal of The European Association of Perinatal Medicine, the Federation of Asia and Oceania Perinatal Societies, the International Society of Perinatal Obstetricians","id":"ITEM-1","issue":"9","issued":{"date-parts":[["2009"]]},"page":"801-805","title":"Weight Loss and Jaundice in Healthy Term Newborns in Partial and Full Rooming-in.","type":"article-journal","volume":"22"},"uris":["http://www.mendeley.com/documents/?uuid=96d3d010-183d-47de-8902-203a9e7a13a5"]}],"mendeley":{"formattedCitation":"(Zuppa et al., 2009)","plainTextFormattedCitation":"(Zuppa et al., 2009)","previouslyFormattedCitation":"(Zuppa et al., 2009)"},"properties":{"noteIndex":0},"schema":"https://github.com/citation-style-language/schema/raw/master/csl-citation.json"}</w:instrText>
            </w:r>
            <w:r w:rsidRPr="00DD4667">
              <w:rPr>
                <w:rFonts w:ascii="Times New Roman" w:hAnsi="Times New Roman" w:cs="Times New Roman"/>
                <w:lang w:val="id-ID"/>
              </w:rPr>
              <w:fldChar w:fldCharType="separate"/>
            </w:r>
            <w:r w:rsidRPr="00DD4667">
              <w:rPr>
                <w:rFonts w:ascii="Times New Roman" w:hAnsi="Times New Roman" w:cs="Times New Roman"/>
                <w:noProof/>
                <w:lang w:val="id-ID"/>
              </w:rPr>
              <w:t>(Zuppa et al., 2009)</w:t>
            </w:r>
            <w:r w:rsidRPr="00DD4667">
              <w:rPr>
                <w:rFonts w:ascii="Times New Roman" w:hAnsi="Times New Roman" w:cs="Times New Roman"/>
                <w:lang w:val="id-ID"/>
              </w:rPr>
              <w:fldChar w:fldCharType="end"/>
            </w:r>
          </w:p>
        </w:tc>
        <w:tc>
          <w:tcPr>
            <w:tcW w:w="3402" w:type="dxa"/>
          </w:tcPr>
          <w:p w:rsidR="00FC6AB0" w:rsidRPr="00DD4667" w:rsidRDefault="00FC6AB0" w:rsidP="00FC6AB0">
            <w:pPr>
              <w:jc w:val="both"/>
              <w:rPr>
                <w:rFonts w:ascii="Times New Roman" w:hAnsi="Times New Roman" w:cs="Times New Roman"/>
                <w:lang w:val="id-ID"/>
              </w:rPr>
            </w:pPr>
            <w:r w:rsidRPr="00DD4667">
              <w:rPr>
                <w:rFonts w:ascii="Times New Roman" w:hAnsi="Times New Roman" w:cs="Times New Roman"/>
                <w:lang w:val="id-ID"/>
              </w:rPr>
              <w:t>This study conducted 903 healthy term newborns. The aim of this study was to compare two difference feeding models (partial and full rooming-in) to evaluate prevalence of exclusive breastfeeding at discharge.</w:t>
            </w:r>
          </w:p>
        </w:tc>
        <w:tc>
          <w:tcPr>
            <w:tcW w:w="4315" w:type="dxa"/>
          </w:tcPr>
          <w:p w:rsidR="00FC6AB0" w:rsidRPr="00DD4667" w:rsidRDefault="00FC6AB0" w:rsidP="00FC6AB0">
            <w:pPr>
              <w:jc w:val="both"/>
              <w:rPr>
                <w:rFonts w:ascii="Times New Roman" w:hAnsi="Times New Roman" w:cs="Times New Roman"/>
                <w:lang w:val="id-ID"/>
              </w:rPr>
            </w:pPr>
            <w:r w:rsidRPr="00DD4667">
              <w:rPr>
                <w:rFonts w:ascii="Times New Roman" w:hAnsi="Times New Roman" w:cs="Times New Roman"/>
                <w:lang w:val="id-ID"/>
              </w:rPr>
              <w:t>This study show that at the discharge, exclusively breastfed newborns were 80% in full rooming-in and 42,9% in partial rooming-in.</w:t>
            </w:r>
          </w:p>
        </w:tc>
      </w:tr>
      <w:tr w:rsidR="00FC6AB0" w:rsidRPr="00DD4667" w:rsidTr="00756286">
        <w:tc>
          <w:tcPr>
            <w:tcW w:w="1526" w:type="dxa"/>
          </w:tcPr>
          <w:p w:rsidR="00FC6AB0" w:rsidRPr="00DD4667" w:rsidRDefault="00FC6AB0" w:rsidP="00FC6AB0">
            <w:pPr>
              <w:jc w:val="both"/>
              <w:rPr>
                <w:rFonts w:ascii="Times New Roman" w:hAnsi="Times New Roman" w:cs="Times New Roman"/>
                <w:lang w:val="id-ID"/>
              </w:rPr>
            </w:pPr>
            <w:r w:rsidRPr="00DD4667">
              <w:rPr>
                <w:rFonts w:ascii="Times New Roman" w:hAnsi="Times New Roman" w:cs="Times New Roman"/>
                <w:lang w:val="id-ID"/>
              </w:rPr>
              <w:fldChar w:fldCharType="begin" w:fldLock="1"/>
            </w:r>
            <w:r w:rsidRPr="00DD4667">
              <w:rPr>
                <w:rFonts w:ascii="Times New Roman" w:hAnsi="Times New Roman" w:cs="Times New Roman"/>
                <w:lang w:val="id-ID"/>
              </w:rPr>
              <w:instrText>ADDIN CSL_CITATION {"citationItems":[{"id":"ITEM-1","itemData":{"DOI":"10.1111/j.1365-2702.2008.02289.x","ISBN":"0962-1067","ISSN":"09621067","PMID":"18624780","abstract":"AIMS: The aims of this study were: (1) to evaluate the effectiveness of a prenatal breastfeeding education programme for primigravida women who have elected caesarean section as a model of delivery and (2) to evaluate its effectiveness for encouraging a positive attitude to breastfeeding and rooming-in and to increase exclusive breastfeeding rates within hospital and at one month postpartum. BACKGROUND: Prenatal preparation for pregnant women about breastfeeding enhances their practical knowledge and skills about breastfeeding techniques, which prepares them when encountering possible difficulties. DESIGN: A quasi-experimental design was used. METHODS: The targeted population was primigravidas at 36-39 weeks and who had chosen to deliver by caesarean section. The study consisted of approximately 100 individuals; the control group consisted of 46 subjects and the following 54 made up the experimental group. The study was conducted at a hospital in Taiwan. RESULTS: The results of the study show that the subjects of the experimental group exhibited a more positive breastfeeding attitude (88.9 vs. 79.8, t = 7.40, p &lt; 0.001), a higher 24 hours rooming-in rate (87% vs. 63%, chi(2) = 16.06, p &lt; 0.001) and a higher exclusive breastfeeding rate (79.6% vs. 52.2%, chi(2) = 8.38, p = 0.004) during hospital stays and a higher exclusive breastfeeding rate (75.9% vs. 34.7%, chi(2) = 16.98, p &lt; 0.001) for the one month postpartum period. CONCLUSION: Results suggest that providing education booklets, videos and telephone interview on breastfeeding prior to a caesarean delivery may contribute to breastfeeding attitude and improved rooming-in and exclusive breastfeeding rates. RELEVANCE TO CLINICAL PRACTICE: This breastfeeding education programme has proven to be successful in aiding women breastfeeding after a caesarean delivery and provides health care professionals with an evidence-based intervention.","author":[{"dropping-particle":"","family":"Lin","given":"Chien Hui","non-dropping-particle":"","parse-names":false,"suffix":""},{"dropping-particle":"","family":"Kuo","given":"Su Chen","non-dropping-particle":"","parse-names":false,"suffix":""},{"dropping-particle":"","family":"Lin","given":"Kuan Chia","non-dropping-particle":"","parse-names":false,"suffix":""},{"dropping-particle":"","family":"Chang","given":"Tse Yun","non-dropping-particle":"","parse-names":false,"suffix":""}],"container-title":"Journal of Clinical Nursing","id":"ITEM-1","issue":"21","issued":{"date-parts":[["2008"]]},"page":"2838-2845","title":"Evaluating Effects of A Prenatal Breastfeeding Education Programme on Women with Caesarean Delivery in Taiwan","type":"article-journal","volume":"17"},"uris":["http://www.mendeley.com/documents/?uuid=85b6fc34-a20d-4e66-a22a-3311a2003a6b"]}],"mendeley":{"formattedCitation":"(Lin, Kuo, Lin, &amp; Chang, 2008)","plainTextFormattedCitation":"(Lin, Kuo, Lin, &amp; Chang, 2008)","previouslyFormattedCitation":"(Lin, Kuo, Lin, &amp; Chang, 2008)"},"properties":{"noteIndex":0},"schema":"https://github.com/citation-style-language/schema/raw/master/csl-citation.json"}</w:instrText>
            </w:r>
            <w:r w:rsidRPr="00DD4667">
              <w:rPr>
                <w:rFonts w:ascii="Times New Roman" w:hAnsi="Times New Roman" w:cs="Times New Roman"/>
                <w:lang w:val="id-ID"/>
              </w:rPr>
              <w:fldChar w:fldCharType="separate"/>
            </w:r>
            <w:r w:rsidRPr="00DD4667">
              <w:rPr>
                <w:rFonts w:ascii="Times New Roman" w:hAnsi="Times New Roman" w:cs="Times New Roman"/>
                <w:noProof/>
                <w:lang w:val="id-ID"/>
              </w:rPr>
              <w:t>(Lin, Kuo, Lin, &amp; Chang, 2008)</w:t>
            </w:r>
            <w:r w:rsidRPr="00DD4667">
              <w:rPr>
                <w:rFonts w:ascii="Times New Roman" w:hAnsi="Times New Roman" w:cs="Times New Roman"/>
                <w:lang w:val="id-ID"/>
              </w:rPr>
              <w:fldChar w:fldCharType="end"/>
            </w:r>
          </w:p>
        </w:tc>
        <w:tc>
          <w:tcPr>
            <w:tcW w:w="3402" w:type="dxa"/>
          </w:tcPr>
          <w:p w:rsidR="00FC6AB0" w:rsidRPr="00DD4667" w:rsidRDefault="00FC6AB0" w:rsidP="00FC6AB0">
            <w:pPr>
              <w:jc w:val="both"/>
              <w:rPr>
                <w:rFonts w:ascii="Times New Roman" w:hAnsi="Times New Roman" w:cs="Times New Roman"/>
                <w:lang w:val="id-ID"/>
              </w:rPr>
            </w:pPr>
            <w:r w:rsidRPr="00DD4667">
              <w:rPr>
                <w:rFonts w:ascii="Times New Roman" w:hAnsi="Times New Roman" w:cs="Times New Roman"/>
                <w:lang w:val="id-ID"/>
              </w:rPr>
              <w:t xml:space="preserve">This study used a quasi-experimental design. The study consisted of approximately 100 primigravidas at 36-39 weeks and who had chosen to deliver by caesarean section. 46 subjects in the control group received standard hospital care and 54 in the experimental group received the breastfeedig education programme. </w:t>
            </w:r>
          </w:p>
        </w:tc>
        <w:tc>
          <w:tcPr>
            <w:tcW w:w="4315" w:type="dxa"/>
          </w:tcPr>
          <w:p w:rsidR="00FC6AB0" w:rsidRPr="00DD4667" w:rsidRDefault="00FC6AB0" w:rsidP="00FC6AB0">
            <w:pPr>
              <w:jc w:val="both"/>
              <w:rPr>
                <w:rFonts w:ascii="Times New Roman" w:hAnsi="Times New Roman" w:cs="Times New Roman"/>
                <w:lang w:val="id-ID"/>
              </w:rPr>
            </w:pPr>
            <w:r w:rsidRPr="00DD4667">
              <w:rPr>
                <w:rFonts w:ascii="Times New Roman" w:hAnsi="Times New Roman" w:cs="Times New Roman"/>
                <w:lang w:val="id-ID"/>
              </w:rPr>
              <w:t>The results of the study show that the subjects of the experimental group exhibited a more positive breastfeeding attitude (p&lt;0,001), a higher 24 hours rooming-in rate (p&lt;0,001), a higher exclusive breastfeeding rate during hospital stays (p=0,004), and a higher exclusive breastfeeding rate for one month postpartum period (p&lt;0,001).</w:t>
            </w:r>
          </w:p>
        </w:tc>
      </w:tr>
    </w:tbl>
    <w:p w:rsidR="00191EDC" w:rsidRPr="00DD4667" w:rsidRDefault="00191EDC" w:rsidP="00B91F5B">
      <w:pPr>
        <w:spacing w:after="0" w:line="480" w:lineRule="auto"/>
        <w:jc w:val="both"/>
        <w:rPr>
          <w:rFonts w:ascii="Times New Roman" w:hAnsi="Times New Roman" w:cs="Times New Roman"/>
          <w:sz w:val="24"/>
          <w:szCs w:val="24"/>
        </w:rPr>
      </w:pPr>
    </w:p>
    <w:p w:rsidR="005A67CF" w:rsidRPr="00DD4667" w:rsidRDefault="00FC6AB0" w:rsidP="00B91F5B">
      <w:pPr>
        <w:spacing w:after="0" w:line="480" w:lineRule="auto"/>
        <w:jc w:val="both"/>
        <w:rPr>
          <w:rFonts w:ascii="Times New Roman" w:hAnsi="Times New Roman" w:cs="Times New Roman"/>
          <w:b/>
          <w:sz w:val="24"/>
          <w:szCs w:val="24"/>
        </w:rPr>
      </w:pPr>
      <w:r w:rsidRPr="00DD4667">
        <w:rPr>
          <w:rFonts w:ascii="Times New Roman" w:hAnsi="Times New Roman" w:cs="Times New Roman"/>
          <w:b/>
          <w:sz w:val="24"/>
          <w:szCs w:val="24"/>
        </w:rPr>
        <w:t>DISCUSSION</w:t>
      </w:r>
    </w:p>
    <w:p w:rsidR="001157E0" w:rsidRPr="00DD4667" w:rsidRDefault="003C7AF7" w:rsidP="00B91F5B">
      <w:pPr>
        <w:spacing w:after="0" w:line="480" w:lineRule="auto"/>
        <w:jc w:val="both"/>
        <w:rPr>
          <w:rFonts w:ascii="Times New Roman" w:hAnsi="Times New Roman" w:cs="Times New Roman"/>
          <w:sz w:val="24"/>
          <w:szCs w:val="24"/>
          <w:lang w:val="id-ID"/>
        </w:rPr>
      </w:pPr>
      <w:r w:rsidRPr="00DD4667">
        <w:rPr>
          <w:rFonts w:ascii="Times New Roman" w:hAnsi="Times New Roman" w:cs="Times New Roman"/>
          <w:sz w:val="24"/>
          <w:szCs w:val="24"/>
        </w:rPr>
        <w:tab/>
      </w:r>
      <w:r w:rsidR="00732156" w:rsidRPr="00DD4667">
        <w:rPr>
          <w:rFonts w:ascii="Times New Roman" w:hAnsi="Times New Roman" w:cs="Times New Roman"/>
          <w:sz w:val="24"/>
          <w:szCs w:val="24"/>
          <w:lang w:val="id-ID"/>
        </w:rPr>
        <w:t>Based on literature review conducted, 5 of 8 articles show there were the effect</w:t>
      </w:r>
      <w:r w:rsidR="001157E0" w:rsidRPr="00DD4667">
        <w:rPr>
          <w:rFonts w:ascii="Times New Roman" w:hAnsi="Times New Roman" w:cs="Times New Roman"/>
          <w:sz w:val="24"/>
          <w:szCs w:val="24"/>
          <w:lang w:val="id-ID"/>
        </w:rPr>
        <w:t xml:space="preserve"> </w:t>
      </w:r>
      <w:r w:rsidR="00CF1CA4" w:rsidRPr="00DD4667">
        <w:rPr>
          <w:rFonts w:ascii="Times New Roman" w:hAnsi="Times New Roman" w:cs="Times New Roman"/>
          <w:sz w:val="24"/>
          <w:szCs w:val="24"/>
          <w:lang w:val="id-ID"/>
        </w:rPr>
        <w:t xml:space="preserve">of </w:t>
      </w:r>
      <w:r w:rsidR="001157E0" w:rsidRPr="00DD4667">
        <w:rPr>
          <w:rFonts w:ascii="Times New Roman" w:hAnsi="Times New Roman" w:cs="Times New Roman"/>
          <w:sz w:val="24"/>
          <w:szCs w:val="24"/>
          <w:lang w:val="id-ID"/>
        </w:rPr>
        <w:t>antenatal breastfeedin</w:t>
      </w:r>
      <w:r w:rsidR="00F30FF6" w:rsidRPr="00DD4667">
        <w:rPr>
          <w:rFonts w:ascii="Times New Roman" w:hAnsi="Times New Roman" w:cs="Times New Roman"/>
          <w:sz w:val="24"/>
          <w:szCs w:val="24"/>
          <w:lang w:val="id-ID"/>
        </w:rPr>
        <w:t xml:space="preserve">g </w:t>
      </w:r>
      <w:r w:rsidR="001157E0" w:rsidRPr="00DD4667">
        <w:rPr>
          <w:rFonts w:ascii="Times New Roman" w:hAnsi="Times New Roman" w:cs="Times New Roman"/>
          <w:sz w:val="24"/>
          <w:szCs w:val="24"/>
          <w:lang w:val="id-ID"/>
        </w:rPr>
        <w:t>education programme and rooming-in to succe</w:t>
      </w:r>
      <w:r w:rsidR="00C570F2" w:rsidRPr="00DD4667">
        <w:rPr>
          <w:rFonts w:ascii="Times New Roman" w:hAnsi="Times New Roman" w:cs="Times New Roman"/>
          <w:sz w:val="24"/>
          <w:szCs w:val="24"/>
          <w:lang w:val="id-ID"/>
        </w:rPr>
        <w:t xml:space="preserve">ssful breastfeeding </w:t>
      </w:r>
      <w:r w:rsidR="00C570F2" w:rsidRPr="00DD4667">
        <w:rPr>
          <w:rFonts w:ascii="Times New Roman" w:hAnsi="Times New Roman" w:cs="Times New Roman"/>
          <w:sz w:val="24"/>
          <w:szCs w:val="24"/>
          <w:lang w:val="id-ID"/>
        </w:rPr>
        <w:fldChar w:fldCharType="begin" w:fldLock="1"/>
      </w:r>
      <w:r w:rsidR="008C17F7" w:rsidRPr="00DD4667">
        <w:rPr>
          <w:rFonts w:ascii="Times New Roman" w:hAnsi="Times New Roman" w:cs="Times New Roman"/>
          <w:sz w:val="24"/>
          <w:szCs w:val="24"/>
          <w:lang w:val="id-ID"/>
        </w:rPr>
        <w:instrText>ADDIN CSL_CITATION {"citationItems":[{"id":"ITEM-1","itemData":{"DOI":"10.1111/birt.12090","ISBN":"1523-536X (Electronic)\\r0730-7659 (Linking)","ISSN":"1523536X","PMID":"24654635","abstract":"OBJECTIVES: We examined progress in the practice of early skin-to-skin contact and rooming-in, and their association with breastfeeding, using national samples of postpartum women in the years 2004 and 2011 in Taiwan.\\n\\nMETHODS: This study was a secondary data analysis using 2004 and 2011 national surveys of 12,201 and 12,405 postpartum women, respectively.\\n\\nRESULTS: More women had early skin-to-skin contact in 2011 than in 2004 (54.9% vs 20.6%, p &lt; 0.001). Although fewer women practiced rooming-in in 2011 than in 2004 (33.8% vs 45.8%, p &lt; 0.001), the percentage of women rooming-in for 24 hours improved from 6.1 percent to 22.7 percent from 2004 to 2011, and for rooming-in from 12 to less than 24 hours, the percentage improved from 4.3 percent to 10.9 percent (p &lt; 0.001). The rate of breastfeeding increased by 50 percent during hospitalization (from 57.4% to 85.6%) and by 150 percent at 6 months postpartum (from 20.1% to 50.2%). After adjustment for background characteristics, women who had early skin-to-skin contact were more than twice as likely to breastfeed their infants during hospitalization, and about 1.2 times as likely to breastfeed at 6 months postpartum. The odds ratio for breastfeeding at 6 months generally increased as the duration of rooming-in increased in 2004 (OR ranged from 1.37 to 2.47). In 2011, only rooming-in for 12 to less than 24 hours (OR = 1.31) and 24 hours (OR = 1.98) daily significantly increased the odds ratio for breastfeeding at 6 months postpartum.\\n\\nCONCLUSIONS: Significant improvements in early skin-to-skin contact, the duration of rooming-in, and breastfeeding were observed in Taiwan. Early skin-to-skin contact and rooming-in for more than 12 hours were associated with increased chances for exclusive breastfeeding and breastfeeding at 6 months postpartum.","author":[{"dropping-particle":"","family":"Chiou","given":"Shu Ti","non-dropping-particle":"","parse-names":false,"suffix":""},{"dropping-particle":"","family":"Chen","given":"Li Chuan","non-dropping-particle":"","parse-names":false,"suffix":""},{"dropping-particle":"","family":"Yeh","given":"Hsing","non-dropping-particle":"","parse-names":false,"suffix":""},{"dropping-particle":"","family":"Wu","given":"Shu Ru","non-dropping-particle":"","parse-names":false,"suffix":""},{"dropping-particle":"","family":"Chien","given":"Li Yin","non-dropping-particle":"","parse-names":false,"suffix":""}],"container-title":"Birth","id":"ITEM-1","issue":"1","issued":{"date-parts":[["2014"]]},"page":"33-38","title":"Early Skin-to-Skin Contact, Rooming-in, and Breastfeeding: A Comparison of the 2004 and 2011 National Surveys in Taiwan","type":"article-journal","volume":"41"},"uris":["http://www.mendeley.com/documents/?uuid=5158e53b-15ac-4127-8440-9acde91edad6"]},{"id":"ITEM-2","itemData":{"DOI":"10.1111/j.1365-2702.2008.02289.x","ISBN":"0962-1067","ISSN":"09621067","PMID":"18624780","abstract":"AIMS: The aims of this study were: (1) to evaluate the effectiveness of a prenatal breastfeeding education programme for primigravida women who have elected caesarean section as a model of delivery and (2) to evaluate its effectiveness for encouraging a positive attitude to breastfeeding and rooming-in and to increase exclusive breastfeeding rates within hospital and at one month postpartum. BACKGROUND: Prenatal preparation for pregnant women about breastfeeding enhances their practical knowledge and skills about breastfeeding techniques, which prepares them when encountering possible difficulties. DESIGN: A quasi-experimental design was used. METHODS: The targeted population was primigravidas at 36-39 weeks and who had chosen to deliver by caesarean section. The study consisted of approximately 100 individuals; the control group consisted of 46 subjects and the following 54 made up the experimental group. The study was conducted at a hospital in Taiwan. RESULTS: The results of the study show that the subjects of the experimental group exhibited a more positive breastfeeding attitude (88.9 vs. 79.8, t = 7.40, p &lt; 0.001), a higher 24 hours rooming-in rate (87% vs. 63%, chi(2) = 16.06, p &lt; 0.001) and a higher exclusive breastfeeding rate (79.6% vs. 52.2%, chi(2) = 8.38, p = 0.004) during hospital stays and a higher exclusive breastfeeding rate (75.9% vs. 34.7%, chi(2) = 16.98, p &lt; 0.001) for the one month postpartum period. CONCLUSION: Results suggest that providing education booklets, videos and telephone interview on breastfeeding prior to a caesarean delivery may contribute to breastfeeding attitude and improved rooming-in and exclusive breastfeeding rates. RELEVANCE TO CLINICAL PRACTICE: This breastfeeding education programme has proven to be successful in aiding women breastfeeding after a caesarean delivery and provides health care professionals with an evidence-based intervention.","author":[{"dropping-particle":"","family":"Lin","given":"Chien Hui","non-dropping-particle":"","parse-names":false,"suffix":""},{"dropping-particle":"","family":"Kuo","given":"Su Chen","non-dropping-particle":"","parse-names":false,"suffix":""},{"dropping-particle":"","family":"Lin","given":"Kuan Chia","non-dropping-particle":"","parse-names":false,"suffix":""},{"dropping-particle":"","family":"Chang","given":"Tse Yun","non-dropping-particle":"","parse-names":false,"suffix":""}],"container-title":"Journal of Clinical Nursing","id":"ITEM-2","issue":"21","issued":{"date-parts":[["2008"]]},"page":"2838-2845","title":"Evaluating Effects of A Prenatal Breastfeeding Education Programme on Women with Caesarean Delivery in Taiwan","type":"article-journal","volume":"17"},"uris":["http://www.mendeley.com/documents/?uuid=85b6fc34-a20d-4e66-a22a-3311a2003a6b"]},{"id":"ITEM-3","itemData":{"DOI":"10.1111/j.1651-2227.2010.01779.x","ISBN":"1651-2227 (Electronic)\\n0803-5253 (Linking)","ISSN":"08035253","PMID":"20346077","abstract":"AIM: As a result of increased neonatal morbidity, the infants of diabetic mothers have routinely been admitted to a neonatal special care unit (NSCU). We therefore investigated whether the offer of rooming-in diabetic mothers and their newborn infants has an effect on neonatal morbidity. METHODS: The records of an old cohort of 103 infants routinely admitted to the NSCU, and a new cohort (N = 102), offered rooming-in were assessed for neonatal morbidity. RESULTS: Eighty-four (82%) of the new cohort infants followed their mothers to the maternity ward; whereas 19 (18%) were transferred to the NSCU chiefly because of prematurity. Ten infants were later transferred to the NSCU for minor problems. Neonatal morbidity and neonatal hypoglycaemia were significantly less common in the new cohort than in the old cohort [27 (26%) vs. 55 (54%), p &lt; 0.001 and 42 (41%) vs. 64 (63%), p = 0.0027 respectively]. Maternal HbA1c in late pregnancy was significantly lower in the new cohort, but the only independent predictors of neonatal morbidity were belonging to the old cohort and preterm delivery. CONCLUSION: Neonatal care with rooming-in mothers with type 1 diabetes and their newborn infants seems safe and is associated with reduced neonatal morbidity, when compared with routine separation of infants from their mothers.","author":[{"dropping-particle":"","family":"Stage","given":"E.","non-dropping-particle":"","parse-names":false,"suffix":""},{"dropping-particle":"","family":"Mathiesen","given":"E. R.","non-dropping-particle":"","parse-names":false,"suffix":""},{"dropping-particle":"","family":"Emmersen","given":"P. B.","non-dropping-particle":"","parse-names":false,"suffix":""},{"dropping-particle":"","family":"Greisen","given":"G.","non-dropping-particle":"","parse-names":false,"suffix":""},{"dropping-particle":"","family":"Damm","given":"P.","non-dropping-particle":"","parse-names":false,"suffix":""}],"container-title":"Acta Paediatrica, International Journal of Paediatrics","id":"ITEM-3","issue":"7","issued":{"date-parts":[["2010"]]},"page":"997-999","title":"Diabetic Mothers and Their Newborn Infants - Rooming-in and Neonatal Morbidity","type":"article-journal","volume":"99"},"uris":["http://www.mendeley.com/documents/?uuid=e451699e-e490-45b9-ada3-41a42d3b4080"]},{"id":"ITEM-4","itemData":{"DOI":"10.3329/bjms.v11i4.12603","ISSN":"22234721","abstract":"Background: Breast feeding, the most natural way of infant feeding to satisfy nutritional, metabolic and psychological needs of the baby. Objectives: To assess the knowledge of breast feeding among primi- gravida mothers attending ante-natal clinic and to determine the association between socio-demographic variables with their knowledge. Materials and Methods: Hospital based cross sectional study was conducted at Ante-natal clinic of Krishna Hospital and Medical Research Center, Karad district Satara. Pre-tested structured proforma used to collect information from 590 married primi gravid mothers attending anti-natal clinic during study period by utilizing personal interview method. Statistical Analysis: socio-demographic frequency percentage distribution, knowledge scoreing and statistical association was analysed by using chi-square test. Results: Out of 590 primi gravida mothers,59.66{%} showed fair quality of knowledge about breast feeding. knowledge about rooming in, family support for breast feeding {&amp;} burping after breast feeding was 97.7{%}, 95.4{%}, 93.5{%} however weaning, colostrums feed, hazards of bottle feeding and prelactal food was 84{%}, 82.7{%},75.5{%} and 54{%} respectively. Statistical association was existed between age, education, religion, socio-economic status {&amp;} occupation of respondents with their knowledge about breast feeding (?2=151.52, p &lt; 0.0001*;?2=211.27,p&lt;0.0001*;?2=133.91,p &lt; 0.0001*;?2=35.59,p &lt; 0.0001* and?2=131.04,p&lt;0.0001*) respectively. Conclusion: knowledge of breast feeding among primi gravida mothers attending ANC clinic was of fair in quality.","author":[{"dropping-particle":"V.","family":"Mohite","given":"R.","non-dropping-particle":"","parse-names":false,"suffix":""},{"dropping-particle":"","family":"Mohite","given":"V. R.","non-dropping-particle":"","parse-names":false,"suffix":""},{"dropping-particle":"V.","family":"Kakade","given":"S.","non-dropping-particle":"","parse-names":false,"suffix":""}],"container-title":"Bangladesh Journal of Medical Science","id":"ITEM-4","issue":"4","issued":{"date-parts":[["2012"]]},"page":"312-316","title":"Knowledge of Breastfeeding among Primigravida Mothers","type":"article-journal","volume":"11"},"uris":["http://www.mendeley.com/documents/?uuid=3ecc5c40-834b-4a93-8268-2883dda8584f"]},{"id":"ITEM-5","itemData":{"DOI":"10.3109/14767050902994499","ISBN":"1476-4954 (Electronic)\\n1476-4954 (Linking)","ISSN":"1476-7058","PMID":"19526430","abstract":"BACKGROUND: An inadequate start of breastfeeding has been associated with reduced caloric intake, excessive weight loss and high serum bilirubin levels in the first days of life. The rooming-in has been proposed as an optimal model for the promotion of breastfeeding. AIM: The aim of this study was to compare two different feeding models (partial and full rooming-in) to evaluate differences as regard to weight loss, hyperbilirubinemia and prevalence of exclusive breastfeeding at discharge. METHODS: A total of 903 healthy term newborns have been evaluated; all the newborns were adequate for gestational age, with birth weight &gt; or = 2800 g and gestational age &gt; or = 37 weeks. RESULTS: The maximum weight loss (mean +/- SD), expressed as percent of birth weight, was not different in the two models (partial vs. full rooming-in 5.8% +/- 1.7%vs. 6% +/- 1.7%). A weight loss &gt; or = 10% occurred in less than 1% in both groups. There were no statistical differences neither as mean of total serum bilirubin (partial vs. full rooming-in 10.5 +/- 3.3 vs. 10.1 +/- 2.9 mg/dl), nor as prevalence of hyperbilirubinemia (total serum bilirubin &gt; or = 12 mg/dl). The prevalence of severe hyperbilirubinemia (total serum bilirubin &gt; or = 18 mg/dl) and the use of phototherapy were not statistically different. Maximum weight loss was similar in the two models, even dividing by total serum bilirubin levels. At the discharge, exclusively breastfed newborns were 81% in full rooming-in and 42.9% in partial rooming-in. CONCLUSIONS: In conclusion, our results allow considering our assistance models similar as regards to severe hyperbilirubinemia and pathological weight loss in term healthy newborns even if full rooming-in is associated with higher prevalence of exclusive breastfeeding at the discharge.","author":[{"dropping-particle":"","family":"Zuppa","given":"Antonio Alberto","non-dropping-particle":"","parse-names":false,"suffix":""},{"dropping-particle":"","family":"Sindico","given":"Paola","non-dropping-particle":"","parse-names":false,"suffix":""},{"dropping-particle":"","family":"Antichi","given":"Eleonora","non-dropping-particle":"","parse-names":false,"suffix":""},{"dropping-particle":"","family":"Carducci","given":"Chiara","non-dropping-particle":"","parse-names":false,"suffix":""},{"dropping-particle":"","family":"Alighieri","given":"Giovanni","non-dropping-particle":"","parse-names":false,"suffix":""},{"dropping-particle":"","family":"Cardiello","given":"Valentina","non-dropping-particle":"","parse-names":false,"suffix":""},{"dropping-particle":"","family":"Cota","given":"Francesco","non-dropping-particle":"","parse-names":false,"suffix":""},{"dropping-particle":"","family":"Romagnoli","given":"Costantino","non-dropping-particle":"","parse-names":false,"suffix":""}],"container-title":"The Journal of Maternal-Fetal &amp; Neonatal Medicine : The Official Journal of The European Association of Perinatal Medicine, the Federation of Asia and Oceania Perinatal Societies, the International Society of Perinatal Obstetricians","id":"ITEM-5","issue":"9","issued":{"date-parts":[["2009"]]},"page":"801-805","title":"Weight Loss and Jaundice in Healthy Term Newborns in Partial and Full Rooming-in.","type":"article-journal","volume":"22"},"uris":["http://www.mendeley.com/documents/?uuid=96d3d010-183d-47de-8902-203a9e7a13a5"]},{"id":"ITEM-6","itemData":{"DOI":"10.1111/j.1523-536X.2011.00483.x","ISBN":"1523-536X (Electronic)\\r0730-7659 (Linking)","ISSN":"07307659","PMID":"21884232","abstract":"Background: The World Health Organization (WHO) developed the Baby-Friendly Hospital Initiative to improve hospital maternity care practices that support breastfeeding. In Hong Kong, although no hospitals have yet received the Baby-Friendly status, efforts have been made to improve breastfeeding support. The aim of this study was to examine the impact of Baby-Friendly hospital practices on breastfeeding duration. Methods: A sample of 1,242 breastfeeding mother-infant pairs was recruited from four public hospitals in Hong Kong and followed up prospectively for up to 12 months. The primary outcome variable was defined as breastfeeding for 8 weeks or less. Predictor variables included six Baby-Friendly practices: breastfeeding initiation within 1 hour of birth, exclusive breastfeeding while in hospital, rooming-in, breastfeeding on demand, no pacifiers or artificial nipples, and information on breastfeeding support groups provided on discharge. Results: Only 46.6 percent of women breastfed for more than 8 weeks, and only 4.8 percent of mothers experienced all six Baby-Friendly practices. After controlling for all other Baby-Friendly practices and possible confounding variables, exclusive breastfeeding while in hospital was protective against early breastfeeding cessation (OR: 0.61; 95% CI: 0.42-0.88). Compared with mothers who experienced all six Baby-Friendly practices, those who experienced one or fewer Baby-Friendly practices were almost three times more likely to discontinue breastfeeding (OR: 3.13; 95% CI: 1.41-6.95). Conclusions: Greater exposure to Baby-Friendly practices would substantially increase new mothers' chances of breastfeeding beyond 8 weeks postpartum. To further improve maternity care practices in hospitals, institutional and administrative support are required to ensure all mothers receive adequate breastfeeding support in accordance with WHO guidelines. (BIRTH 38: 3 September 2011)","author":[{"dropping-particle":"","family":"Tarrant","given":"Marie","non-dropping-particle":"","parse-names":false,"suffix":""},{"dropping-particle":"","family":"Wu","given":"Kendra M.","non-dropping-particle":"","parse-names":false,"suffix":""},{"dropping-particle":"","family":"Fong","given":"Daniel Y T","non-dropping-particle":"","parse-names":false,"suffix":""},{"dropping-particle":"","family":"Lee","given":"Irene L Y","non-dropping-particle":"","parse-names":false,"suffix":""},{"dropping-particle":"","family":"Wong","given":"Emmy M Y","non-dropping-particle":"","parse-names":false,"suffix":""},{"dropping-particle":"","family":"Sham","given":"Alice","non-dropping-particle":"","parse-names":false,"suffix":""},{"dropping-particle":"","family":"Lam","given":"Christine","non-dropping-particle":"","parse-names":false,"suffix":""},{"dropping-particle":"","family":"Dodgson","given":"Joan E.","non-dropping-particle":"","parse-names":false,"suffix":""}],"container-title":"Birth: Issues in Perinatal Care","id":"ITEM-6","issue":"3","issued":{"date-parts":[["2011"]]},"page":"238-245","title":"Impact of Baby-Friendly Hospital Practices on Breastfeeding in Hong Kong","type":"article-journal","volume":"38"},"uris":["http://www.mendeley.com/documents/?uuid=5820e468-aa58-4b92-993d-cfd9c39809a2"]}],"mendeley":{"formattedCitation":"(Chiou et al., 2014; Lin et al., 2008; Mohite et al., 2012; Stage et al., 2010; Tarrant et al., 2011; Zuppa et al., 2009)","manualFormatting":"(Chiou et al., 2014; Tarrant et al., 2011; Stage et al., 2010; Zuppa et al., 2009; Lin et al., 2008)","plainTextFormattedCitation":"(Chiou et al., 2014; Lin et al., 2008; Mohite et al., 2012; Stage et al., 2010; Tarrant et al., 2011; Zuppa et al., 2009)","previouslyFormattedCitation":"(Chiou et al., 2014; Lin et al., 2008; Mohite et al., 2012; Stage et al., 2010; Tarrant et al., 2011; Zuppa et al., 2009)"},"properties":{"noteIndex":0},"schema":"https://github.com/citation-style-language/schema/raw/master/csl-citation.json"}</w:instrText>
      </w:r>
      <w:r w:rsidR="00C570F2" w:rsidRPr="00DD4667">
        <w:rPr>
          <w:rFonts w:ascii="Times New Roman" w:hAnsi="Times New Roman" w:cs="Times New Roman"/>
          <w:sz w:val="24"/>
          <w:szCs w:val="24"/>
          <w:lang w:val="id-ID"/>
        </w:rPr>
        <w:fldChar w:fldCharType="separate"/>
      </w:r>
      <w:r w:rsidR="008624C7" w:rsidRPr="00DD4667">
        <w:rPr>
          <w:rFonts w:ascii="Times New Roman" w:hAnsi="Times New Roman" w:cs="Times New Roman"/>
          <w:noProof/>
          <w:sz w:val="24"/>
          <w:szCs w:val="24"/>
          <w:lang w:val="id-ID"/>
        </w:rPr>
        <w:t xml:space="preserve">(Chiou et al., 2014; </w:t>
      </w:r>
      <w:r w:rsidR="00C570F2" w:rsidRPr="00DD4667">
        <w:rPr>
          <w:rFonts w:ascii="Times New Roman" w:hAnsi="Times New Roman" w:cs="Times New Roman"/>
          <w:noProof/>
          <w:sz w:val="24"/>
          <w:szCs w:val="24"/>
          <w:lang w:val="id-ID"/>
        </w:rPr>
        <w:t>Tarrant et al., 2011; Stage et al., 2010; Zuppa et al., 2009; Lin et al., 2008)</w:t>
      </w:r>
      <w:r w:rsidR="00C570F2" w:rsidRPr="00DD4667">
        <w:rPr>
          <w:rFonts w:ascii="Times New Roman" w:hAnsi="Times New Roman" w:cs="Times New Roman"/>
          <w:sz w:val="24"/>
          <w:szCs w:val="24"/>
          <w:lang w:val="id-ID"/>
        </w:rPr>
        <w:fldChar w:fldCharType="end"/>
      </w:r>
      <w:r w:rsidR="00C570F2" w:rsidRPr="00DD4667">
        <w:rPr>
          <w:rFonts w:ascii="Times New Roman" w:hAnsi="Times New Roman" w:cs="Times New Roman"/>
          <w:sz w:val="24"/>
          <w:szCs w:val="24"/>
          <w:lang w:val="id-ID"/>
        </w:rPr>
        <w:t>.</w:t>
      </w:r>
      <w:r w:rsidR="006017D1" w:rsidRPr="00DD4667">
        <w:rPr>
          <w:rFonts w:ascii="Times New Roman" w:hAnsi="Times New Roman" w:cs="Times New Roman"/>
          <w:sz w:val="24"/>
          <w:szCs w:val="24"/>
          <w:lang w:val="id-ID"/>
        </w:rPr>
        <w:t xml:space="preserve"> </w:t>
      </w:r>
      <w:r w:rsidR="00F26331" w:rsidRPr="00DD4667">
        <w:rPr>
          <w:rFonts w:ascii="Times New Roman" w:hAnsi="Times New Roman" w:cs="Times New Roman"/>
          <w:sz w:val="24"/>
          <w:szCs w:val="24"/>
          <w:lang w:val="id-ID"/>
        </w:rPr>
        <w:t>The previous study</w:t>
      </w:r>
      <w:r w:rsidR="0059682E" w:rsidRPr="00DD4667">
        <w:rPr>
          <w:rFonts w:ascii="Times New Roman" w:hAnsi="Times New Roman" w:cs="Times New Roman"/>
          <w:sz w:val="24"/>
          <w:szCs w:val="24"/>
          <w:lang w:val="id-ID"/>
        </w:rPr>
        <w:t xml:space="preserve"> in Taiwan</w:t>
      </w:r>
      <w:r w:rsidR="00F26331" w:rsidRPr="00DD4667">
        <w:rPr>
          <w:rFonts w:ascii="Times New Roman" w:hAnsi="Times New Roman" w:cs="Times New Roman"/>
          <w:sz w:val="24"/>
          <w:szCs w:val="24"/>
          <w:lang w:val="id-ID"/>
        </w:rPr>
        <w:t xml:space="preserve"> proved that learning before delivery how to breastfeed after a caesarean section and with partner’s assistance all of the previously mentioned aims could be achieved </w:t>
      </w:r>
      <w:r w:rsidR="00F26331" w:rsidRPr="00DD4667">
        <w:rPr>
          <w:rFonts w:ascii="Times New Roman" w:hAnsi="Times New Roman" w:cs="Times New Roman"/>
          <w:sz w:val="24"/>
          <w:szCs w:val="24"/>
          <w:lang w:val="id-ID"/>
        </w:rPr>
        <w:fldChar w:fldCharType="begin" w:fldLock="1"/>
      </w:r>
      <w:r w:rsidR="008C17F7" w:rsidRPr="00DD4667">
        <w:rPr>
          <w:rFonts w:ascii="Times New Roman" w:hAnsi="Times New Roman" w:cs="Times New Roman"/>
          <w:sz w:val="24"/>
          <w:szCs w:val="24"/>
          <w:lang w:val="id-ID"/>
        </w:rPr>
        <w:instrText>ADDIN CSL_CITATION {"citationItems":[{"id":"ITEM-1","itemData":{"DOI":"10.1111/j.1365-2702.2008.02289.x","ISBN":"0962-1067","ISSN":"09621067","PMID":"18624780","abstract":"AIMS: The aims of this study were: (1) to evaluate the effectiveness of a prenatal breastfeeding education programme for primigravida women who have elected caesarean section as a model of delivery and (2) to evaluate its effectiveness for encouraging a positive attitude to breastfeeding and rooming-in and to increase exclusive breastfeeding rates within hospital and at one month postpartum. BACKGROUND: Prenatal preparation for pregnant women about breastfeeding enhances their practical knowledge and skills about breastfeeding techniques, which prepares them when encountering possible difficulties. DESIGN: A quasi-experimental design was used. METHODS: The targeted population was primigravidas at 36-39 weeks and who had chosen to deliver by caesarean section. The study consisted of approximately 100 individuals; the control group consisted of 46 subjects and the following 54 made up the experimental group. The study was conducted at a hospital in Taiwan. RESULTS: The results of the study show that the subjects of the experimental group exhibited a more positive breastfeeding attitude (88.9 vs. 79.8, t = 7.40, p &lt; 0.001), a higher 24 hours rooming-in rate (87% vs. 63%, chi(2) = 16.06, p &lt; 0.001) and a higher exclusive breastfeeding rate (79.6% vs. 52.2%, chi(2) = 8.38, p = 0.004) during hospital stays and a higher exclusive breastfeeding rate (75.9% vs. 34.7%, chi(2) = 16.98, p &lt; 0.001) for the one month postpartum period. CONCLUSION: Results suggest that providing education booklets, videos and telephone interview on breastfeeding prior to a caesarean delivery may contribute to breastfeeding attitude and improved rooming-in and exclusive breastfeeding rates. RELEVANCE TO CLINICAL PRACTICE: This breastfeeding education programme has proven to be successful in aiding women breastfeeding after a caesarean delivery and provides health care professionals with an evidence-based intervention.","author":[{"dropping-particle":"","family":"Lin","given":"Chien Hui","non-dropping-particle":"","parse-names":false,"suffix":""},{"dropping-particle":"","family":"Kuo","given":"Su Chen","non-dropping-particle":"","parse-names":false,"suffix":""},{"dropping-particle":"","family":"Lin","given":"Kuan Chia","non-dropping-particle":"","parse-names":false,"suffix":""},{"dropping-particle":"","family":"Chang","given":"Tse Yun","non-dropping-particle":"","parse-names":false,"suffix":""}],"container-title":"Journal of Clinical Nursing","id":"ITEM-1","issue":"21","issued":{"date-parts":[["2008"]]},"page":"2838-2845","title":"Evaluating Effects of A Prenatal Breastfeeding Education Programme on Women with Caesarean Delivery in Taiwan","type":"article-journal","volume":"17"},"uris":["http://www.mendeley.com/documents/?uuid=85b6fc34-a20d-4e66-a22a-3311a2003a6b"]}],"mendeley":{"formattedCitation":"(Lin et al., 2008)","plainTextFormattedCitation":"(Lin et al., 2008)","previouslyFormattedCitation":"(Lin et al., 2008)"},"properties":{"noteIndex":0},"schema":"https://github.com/citation-style-language/schema/raw/master/csl-citation.json"}</w:instrText>
      </w:r>
      <w:r w:rsidR="00F26331" w:rsidRPr="00DD4667">
        <w:rPr>
          <w:rFonts w:ascii="Times New Roman" w:hAnsi="Times New Roman" w:cs="Times New Roman"/>
          <w:sz w:val="24"/>
          <w:szCs w:val="24"/>
          <w:lang w:val="id-ID"/>
        </w:rPr>
        <w:fldChar w:fldCharType="separate"/>
      </w:r>
      <w:r w:rsidR="00F26331" w:rsidRPr="00DD4667">
        <w:rPr>
          <w:rFonts w:ascii="Times New Roman" w:hAnsi="Times New Roman" w:cs="Times New Roman"/>
          <w:noProof/>
          <w:sz w:val="24"/>
          <w:szCs w:val="24"/>
          <w:lang w:val="id-ID"/>
        </w:rPr>
        <w:t>(Lin et al., 2008)</w:t>
      </w:r>
      <w:r w:rsidR="00F26331" w:rsidRPr="00DD4667">
        <w:rPr>
          <w:rFonts w:ascii="Times New Roman" w:hAnsi="Times New Roman" w:cs="Times New Roman"/>
          <w:sz w:val="24"/>
          <w:szCs w:val="24"/>
          <w:lang w:val="id-ID"/>
        </w:rPr>
        <w:fldChar w:fldCharType="end"/>
      </w:r>
      <w:r w:rsidR="00F26331" w:rsidRPr="00DD4667">
        <w:rPr>
          <w:rFonts w:ascii="Times New Roman" w:hAnsi="Times New Roman" w:cs="Times New Roman"/>
          <w:sz w:val="24"/>
          <w:szCs w:val="24"/>
          <w:lang w:val="id-ID"/>
        </w:rPr>
        <w:t>.</w:t>
      </w:r>
      <w:r w:rsidR="00F30FF6" w:rsidRPr="00DD4667">
        <w:rPr>
          <w:rFonts w:ascii="Times New Roman" w:hAnsi="Times New Roman" w:cs="Times New Roman"/>
          <w:sz w:val="24"/>
          <w:szCs w:val="24"/>
          <w:lang w:val="id-ID"/>
        </w:rPr>
        <w:t xml:space="preserve"> </w:t>
      </w:r>
      <w:r w:rsidR="00F26331" w:rsidRPr="00DD4667">
        <w:rPr>
          <w:rFonts w:ascii="Times New Roman" w:hAnsi="Times New Roman" w:cs="Times New Roman"/>
          <w:sz w:val="24"/>
          <w:szCs w:val="24"/>
          <w:lang w:val="id-ID"/>
        </w:rPr>
        <w:t>The breastfeeding educatio</w:t>
      </w:r>
      <w:r w:rsidR="001B50DC" w:rsidRPr="00DD4667">
        <w:rPr>
          <w:rFonts w:ascii="Times New Roman" w:hAnsi="Times New Roman" w:cs="Times New Roman"/>
          <w:sz w:val="24"/>
          <w:szCs w:val="24"/>
          <w:lang w:val="id-ID"/>
        </w:rPr>
        <w:t xml:space="preserve">n programme appears to have had </w:t>
      </w:r>
      <w:r w:rsidR="008624C7" w:rsidRPr="00DD4667">
        <w:rPr>
          <w:rFonts w:ascii="Times New Roman" w:hAnsi="Times New Roman" w:cs="Times New Roman"/>
          <w:sz w:val="24"/>
          <w:szCs w:val="24"/>
          <w:lang w:val="id-ID"/>
        </w:rPr>
        <w:t xml:space="preserve">a </w:t>
      </w:r>
      <w:r w:rsidR="00F26331" w:rsidRPr="00DD4667">
        <w:rPr>
          <w:rFonts w:ascii="Times New Roman" w:hAnsi="Times New Roman" w:cs="Times New Roman"/>
          <w:sz w:val="24"/>
          <w:szCs w:val="24"/>
          <w:lang w:val="id-ID"/>
        </w:rPr>
        <w:t xml:space="preserve">significant possitive affect on the breastfeeding attitude. The women </w:t>
      </w:r>
      <w:r w:rsidR="008C17F7" w:rsidRPr="00DD4667">
        <w:rPr>
          <w:rFonts w:ascii="Times New Roman" w:hAnsi="Times New Roman" w:cs="Times New Roman"/>
          <w:sz w:val="24"/>
          <w:szCs w:val="24"/>
          <w:lang w:val="id-ID"/>
        </w:rPr>
        <w:t xml:space="preserve">of the experimental group </w:t>
      </w:r>
      <w:r w:rsidR="00F26331" w:rsidRPr="00DD4667">
        <w:rPr>
          <w:rFonts w:ascii="Times New Roman" w:hAnsi="Times New Roman" w:cs="Times New Roman"/>
          <w:sz w:val="24"/>
          <w:szCs w:val="24"/>
          <w:lang w:val="id-ID"/>
        </w:rPr>
        <w:t xml:space="preserve">had a more positive breastfeeding attitude, compare with women </w:t>
      </w:r>
      <w:r w:rsidR="008C17F7" w:rsidRPr="00DD4667">
        <w:rPr>
          <w:rFonts w:ascii="Times New Roman" w:hAnsi="Times New Roman" w:cs="Times New Roman"/>
          <w:sz w:val="24"/>
          <w:szCs w:val="24"/>
          <w:lang w:val="id-ID"/>
        </w:rPr>
        <w:t>of the control group</w:t>
      </w:r>
      <w:r w:rsidR="00F26331" w:rsidRPr="00DD4667">
        <w:rPr>
          <w:rFonts w:ascii="Times New Roman" w:hAnsi="Times New Roman" w:cs="Times New Roman"/>
          <w:sz w:val="24"/>
          <w:szCs w:val="24"/>
          <w:lang w:val="id-ID"/>
        </w:rPr>
        <w:t xml:space="preserve">. </w:t>
      </w:r>
    </w:p>
    <w:p w:rsidR="00F30FF6" w:rsidRPr="00DD4667" w:rsidRDefault="008C17F7" w:rsidP="00B91F5B">
      <w:pPr>
        <w:spacing w:after="0" w:line="480" w:lineRule="auto"/>
        <w:jc w:val="both"/>
        <w:rPr>
          <w:rFonts w:ascii="Times New Roman" w:hAnsi="Times New Roman" w:cs="Times New Roman"/>
          <w:sz w:val="24"/>
          <w:szCs w:val="24"/>
          <w:lang w:val="id-ID"/>
        </w:rPr>
      </w:pPr>
      <w:r w:rsidRPr="00DD4667">
        <w:rPr>
          <w:rFonts w:ascii="Times New Roman" w:hAnsi="Times New Roman" w:cs="Times New Roman"/>
          <w:sz w:val="24"/>
          <w:szCs w:val="24"/>
          <w:lang w:val="id-ID"/>
        </w:rPr>
        <w:tab/>
        <w:t>That study also exhibited</w:t>
      </w:r>
      <w:r w:rsidR="00F30FF6" w:rsidRPr="00DD4667">
        <w:rPr>
          <w:rFonts w:ascii="Times New Roman" w:hAnsi="Times New Roman" w:cs="Times New Roman"/>
          <w:sz w:val="24"/>
          <w:szCs w:val="24"/>
          <w:lang w:val="id-ID"/>
        </w:rPr>
        <w:t xml:space="preserve"> that the breastfeeding </w:t>
      </w:r>
      <w:r w:rsidRPr="00DD4667">
        <w:rPr>
          <w:rFonts w:ascii="Times New Roman" w:hAnsi="Times New Roman" w:cs="Times New Roman"/>
          <w:sz w:val="24"/>
          <w:szCs w:val="24"/>
          <w:lang w:val="id-ID"/>
        </w:rPr>
        <w:t>education programme made a signi</w:t>
      </w:r>
      <w:r w:rsidR="00F30FF6" w:rsidRPr="00DD4667">
        <w:rPr>
          <w:rFonts w:ascii="Times New Roman" w:hAnsi="Times New Roman" w:cs="Times New Roman"/>
          <w:sz w:val="24"/>
          <w:szCs w:val="24"/>
          <w:lang w:val="id-ID"/>
        </w:rPr>
        <w:t>ficant effect on the rooming-in rate</w:t>
      </w:r>
      <w:r w:rsidRPr="00DD4667">
        <w:rPr>
          <w:rFonts w:ascii="Times New Roman" w:hAnsi="Times New Roman" w:cs="Times New Roman"/>
          <w:sz w:val="24"/>
          <w:szCs w:val="24"/>
          <w:lang w:val="id-ID"/>
        </w:rPr>
        <w:t xml:space="preserve"> </w:t>
      </w:r>
      <w:r w:rsidRPr="00DD4667">
        <w:rPr>
          <w:rFonts w:ascii="Times New Roman" w:hAnsi="Times New Roman" w:cs="Times New Roman"/>
          <w:sz w:val="24"/>
          <w:szCs w:val="24"/>
          <w:lang w:val="id-ID"/>
        </w:rPr>
        <w:fldChar w:fldCharType="begin" w:fldLock="1"/>
      </w:r>
      <w:r w:rsidR="0059682E" w:rsidRPr="00DD4667">
        <w:rPr>
          <w:rFonts w:ascii="Times New Roman" w:hAnsi="Times New Roman" w:cs="Times New Roman"/>
          <w:sz w:val="24"/>
          <w:szCs w:val="24"/>
          <w:lang w:val="id-ID"/>
        </w:rPr>
        <w:instrText>ADDIN CSL_CITATION {"citationItems":[{"id":"ITEM-1","itemData":{"DOI":"10.1111/j.1365-2702.2008.02289.x","ISBN":"0962-1067","ISSN":"09621067","PMID":"18624780","abstract":"AIMS: The aims of this study were: (1) to evaluate the effectiveness of a prenatal breastfeeding education programme for primigravida women who have elected caesarean section as a model of delivery and (2) to evaluate its effectiveness for encouraging a positive attitude to breastfeeding and rooming-in and to increase exclusive breastfeeding rates within hospital and at one month postpartum. BACKGROUND: Prenatal preparation for pregnant women about breastfeeding enhances their practical knowledge and skills about breastfeeding techniques, which prepares them when encountering possible difficulties. DESIGN: A quasi-experimental design was used. METHODS: The targeted population was primigravidas at 36-39 weeks and who had chosen to deliver by caesarean section. The study consisted of approximately 100 individuals; the control group consisted of 46 subjects and the following 54 made up the experimental group. The study was conducted at a hospital in Taiwan. RESULTS: The results of the study show that the subjects of the experimental group exhibited a more positive breastfeeding attitude (88.9 vs. 79.8, t = 7.40, p &lt; 0.001), a higher 24 hours rooming-in rate (87% vs. 63%, chi(2) = 16.06, p &lt; 0.001) and a higher exclusive breastfeeding rate (79.6% vs. 52.2%, chi(2) = 8.38, p = 0.004) during hospital stays and a higher exclusive breastfeeding rate (75.9% vs. 34.7%, chi(2) = 16.98, p &lt; 0.001) for the one month postpartum period. CONCLUSION: Results suggest that providing education booklets, videos and telephone interview on breastfeeding prior to a caesarean delivery may contribute to breastfeeding attitude and improved rooming-in and exclusive breastfeeding rates. RELEVANCE TO CLINICAL PRACTICE: This breastfeeding education programme has proven to be successful in aiding women breastfeeding after a caesarean delivery and provides health care professionals with an evidence-based intervention.","author":[{"dropping-particle":"","family":"Lin","given":"Chien Hui","non-dropping-particle":"","parse-names":false,"suffix":""},{"dropping-particle":"","family":"Kuo","given":"Su Chen","non-dropping-particle":"","parse-names":false,"suffix":""},{"dropping-particle":"","family":"Lin","given":"Kuan Chia","non-dropping-particle":"","parse-names":false,"suffix":""},{"dropping-particle":"","family":"Chang","given":"Tse Yun","non-dropping-particle":"","parse-names":false,"suffix":""}],"container-title":"Journal of Clinical Nursing","id":"ITEM-1","issue":"21","issued":{"date-parts":[["2008"]]},"page":"2838-2845","title":"Evaluating Effects of A Prenatal Breastfeeding Education Programme on Women with Caesarean Delivery in Taiwan","type":"article-journal","volume":"17"},"uris":["http://www.mendeley.com/documents/?uuid=85b6fc34-a20d-4e66-a22a-3311a2003a6b"]}],"mendeley":{"formattedCitation":"(Lin et al., 2008)","plainTextFormattedCitation":"(Lin et al., 2008)","previouslyFormattedCitation":"(Lin et al., 2008)"},"properties":{"noteIndex":0},"schema":"https://github.com/citation-style-language/schema/raw/master/csl-citation.json"}</w:instrText>
      </w:r>
      <w:r w:rsidRPr="00DD4667">
        <w:rPr>
          <w:rFonts w:ascii="Times New Roman" w:hAnsi="Times New Roman" w:cs="Times New Roman"/>
          <w:sz w:val="24"/>
          <w:szCs w:val="24"/>
          <w:lang w:val="id-ID"/>
        </w:rPr>
        <w:fldChar w:fldCharType="separate"/>
      </w:r>
      <w:r w:rsidRPr="00DD4667">
        <w:rPr>
          <w:rFonts w:ascii="Times New Roman" w:hAnsi="Times New Roman" w:cs="Times New Roman"/>
          <w:noProof/>
          <w:sz w:val="24"/>
          <w:szCs w:val="24"/>
          <w:lang w:val="id-ID"/>
        </w:rPr>
        <w:t>(Lin et al., 2008)</w:t>
      </w:r>
      <w:r w:rsidRPr="00DD4667">
        <w:rPr>
          <w:rFonts w:ascii="Times New Roman" w:hAnsi="Times New Roman" w:cs="Times New Roman"/>
          <w:sz w:val="24"/>
          <w:szCs w:val="24"/>
          <w:lang w:val="id-ID"/>
        </w:rPr>
        <w:fldChar w:fldCharType="end"/>
      </w:r>
      <w:r w:rsidR="00F30FF6" w:rsidRPr="00DD4667">
        <w:rPr>
          <w:rFonts w:ascii="Times New Roman" w:hAnsi="Times New Roman" w:cs="Times New Roman"/>
          <w:sz w:val="24"/>
          <w:szCs w:val="24"/>
          <w:lang w:val="id-ID"/>
        </w:rPr>
        <w:t xml:space="preserve">. During the hospital stay, the </w:t>
      </w:r>
      <w:r w:rsidRPr="00DD4667">
        <w:rPr>
          <w:rFonts w:ascii="Times New Roman" w:hAnsi="Times New Roman" w:cs="Times New Roman"/>
          <w:sz w:val="24"/>
          <w:szCs w:val="24"/>
          <w:lang w:val="id-ID"/>
        </w:rPr>
        <w:t>rooming-in rate of the exp</w:t>
      </w:r>
      <w:r w:rsidR="0045047D" w:rsidRPr="00DD4667">
        <w:rPr>
          <w:rFonts w:ascii="Times New Roman" w:hAnsi="Times New Roman" w:cs="Times New Roman"/>
          <w:sz w:val="24"/>
          <w:szCs w:val="24"/>
          <w:lang w:val="id-ID"/>
        </w:rPr>
        <w:t>erimental group was 87% and</w:t>
      </w:r>
      <w:r w:rsidRPr="00DD4667">
        <w:rPr>
          <w:rFonts w:ascii="Times New Roman" w:hAnsi="Times New Roman" w:cs="Times New Roman"/>
          <w:sz w:val="24"/>
          <w:szCs w:val="24"/>
          <w:lang w:val="id-ID"/>
        </w:rPr>
        <w:t xml:space="preserve"> 63% in the control group. In </w:t>
      </w:r>
      <w:r w:rsidRPr="00DD4667">
        <w:rPr>
          <w:rFonts w:ascii="Times New Roman" w:hAnsi="Times New Roman" w:cs="Times New Roman"/>
          <w:sz w:val="24"/>
          <w:szCs w:val="24"/>
          <w:lang w:val="id-ID"/>
        </w:rPr>
        <w:lastRenderedPageBreak/>
        <w:t xml:space="preserve">addition, 79,6% </w:t>
      </w:r>
      <w:r w:rsidR="001B50DC" w:rsidRPr="00DD4667">
        <w:rPr>
          <w:rFonts w:ascii="Times New Roman" w:hAnsi="Times New Roman" w:cs="Times New Roman"/>
          <w:sz w:val="24"/>
          <w:szCs w:val="24"/>
          <w:lang w:val="id-ID"/>
        </w:rPr>
        <w:t>women of the experimental group followed exclusive breastfeeding, in comparison with 52,2% of the women in the control group during the hospital stay. Besides, the rate of exclusive breastfeeding among the experimental group was 75,9% and 34,7% in the control group in the first month after delivery.</w:t>
      </w:r>
    </w:p>
    <w:p w:rsidR="0045047D" w:rsidRPr="00DD4667" w:rsidRDefault="0045047D" w:rsidP="00B91F5B">
      <w:pPr>
        <w:spacing w:after="0" w:line="480" w:lineRule="auto"/>
        <w:jc w:val="both"/>
        <w:rPr>
          <w:rFonts w:ascii="Times New Roman" w:hAnsi="Times New Roman" w:cs="Times New Roman"/>
          <w:sz w:val="24"/>
          <w:szCs w:val="24"/>
          <w:lang w:val="id-ID"/>
        </w:rPr>
      </w:pPr>
      <w:r w:rsidRPr="00DD4667">
        <w:rPr>
          <w:rFonts w:ascii="Times New Roman" w:hAnsi="Times New Roman" w:cs="Times New Roman"/>
          <w:sz w:val="24"/>
          <w:szCs w:val="24"/>
          <w:lang w:val="id-ID"/>
        </w:rPr>
        <w:tab/>
      </w:r>
      <w:r w:rsidR="0059682E" w:rsidRPr="00DD4667">
        <w:rPr>
          <w:rFonts w:ascii="Times New Roman" w:hAnsi="Times New Roman" w:cs="Times New Roman"/>
          <w:sz w:val="24"/>
          <w:szCs w:val="24"/>
          <w:lang w:val="id-ID"/>
        </w:rPr>
        <w:t xml:space="preserve">Another study in Taiwan revealed that rooming-in for more than 12 hours were associated with increased chances for exclusive breastfeeding and breastfeeding at 6 months postpartum </w:t>
      </w:r>
      <w:r w:rsidR="0059682E" w:rsidRPr="00DD4667">
        <w:rPr>
          <w:rFonts w:ascii="Times New Roman" w:hAnsi="Times New Roman" w:cs="Times New Roman"/>
          <w:sz w:val="24"/>
          <w:szCs w:val="24"/>
          <w:lang w:val="id-ID"/>
        </w:rPr>
        <w:fldChar w:fldCharType="begin" w:fldLock="1"/>
      </w:r>
      <w:r w:rsidR="003B4077" w:rsidRPr="00DD4667">
        <w:rPr>
          <w:rFonts w:ascii="Times New Roman" w:hAnsi="Times New Roman" w:cs="Times New Roman"/>
          <w:sz w:val="24"/>
          <w:szCs w:val="24"/>
          <w:lang w:val="id-ID"/>
        </w:rPr>
        <w:instrText>ADDIN CSL_CITATION {"citationItems":[{"id":"ITEM-1","itemData":{"DOI":"10.1111/birt.12090","ISBN":"1523-536X (Electronic)\\r0730-7659 (Linking)","ISSN":"1523536X","PMID":"24654635","abstract":"OBJECTIVES: We examined progress in the practice of early skin-to-skin contact and rooming-in, and their association with breastfeeding, using national samples of postpartum women in the years 2004 and 2011 in Taiwan.\\n\\nMETHODS: This study was a secondary data analysis using 2004 and 2011 national surveys of 12,201 and 12,405 postpartum women, respectively.\\n\\nRESULTS: More women had early skin-to-skin contact in 2011 than in 2004 (54.9% vs 20.6%, p &lt; 0.001). Although fewer women practiced rooming-in in 2011 than in 2004 (33.8% vs 45.8%, p &lt; 0.001), the percentage of women rooming-in for 24 hours improved from 6.1 percent to 22.7 percent from 2004 to 2011, and for rooming-in from 12 to less than 24 hours, the percentage improved from 4.3 percent to 10.9 percent (p &lt; 0.001). The rate of breastfeeding increased by 50 percent during hospitalization (from 57.4% to 85.6%) and by 150 percent at 6 months postpartum (from 20.1% to 50.2%). After adjustment for background characteristics, women who had early skin-to-skin contact were more than twice as likely to breastfeed their infants during hospitalization, and about 1.2 times as likely to breastfeed at 6 months postpartum. The odds ratio for breastfeeding at 6 months generally increased as the duration of rooming-in increased in 2004 (OR ranged from 1.37 to 2.47). In 2011, only rooming-in for 12 to less than 24 hours (OR = 1.31) and 24 hours (OR = 1.98) daily significantly increased the odds ratio for breastfeeding at 6 months postpartum.\\n\\nCONCLUSIONS: Significant improvements in early skin-to-skin contact, the duration of rooming-in, and breastfeeding were observed in Taiwan. Early skin-to-skin contact and rooming-in for more than 12 hours were associated with increased chances for exclusive breastfeeding and breastfeeding at 6 months postpartum.","author":[{"dropping-particle":"","family":"Chiou","given":"Shu Ti","non-dropping-particle":"","parse-names":false,"suffix":""},{"dropping-particle":"","family":"Chen","given":"Li Chuan","non-dropping-particle":"","parse-names":false,"suffix":""},{"dropping-particle":"","family":"Yeh","given":"Hsing","non-dropping-particle":"","parse-names":false,"suffix":""},{"dropping-particle":"","family":"Wu","given":"Shu Ru","non-dropping-particle":"","parse-names":false,"suffix":""},{"dropping-particle":"","family":"Chien","given":"Li Yin","non-dropping-particle":"","parse-names":false,"suffix":""}],"container-title":"Birth","id":"ITEM-1","issue":"1","issued":{"date-parts":[["2014"]]},"page":"33-38","title":"Early Skin-to-Skin Contact, Rooming-in, and Breastfeeding: A Comparison of the 2004 and 2011 National Surveys in Taiwan","type":"article-journal","volume":"41"},"uris":["http://www.mendeley.com/documents/?uuid=5158e53b-15ac-4127-8440-9acde91edad6"]}],"mendeley":{"formattedCitation":"(Chiou et al., 2014)","plainTextFormattedCitation":"(Chiou et al., 2014)","previouslyFormattedCitation":"(Chiou et al., 2014)"},"properties":{"noteIndex":0},"schema":"https://github.com/citation-style-language/schema/raw/master/csl-citation.json"}</w:instrText>
      </w:r>
      <w:r w:rsidR="0059682E" w:rsidRPr="00DD4667">
        <w:rPr>
          <w:rFonts w:ascii="Times New Roman" w:hAnsi="Times New Roman" w:cs="Times New Roman"/>
          <w:sz w:val="24"/>
          <w:szCs w:val="24"/>
          <w:lang w:val="id-ID"/>
        </w:rPr>
        <w:fldChar w:fldCharType="separate"/>
      </w:r>
      <w:r w:rsidR="0059682E" w:rsidRPr="00DD4667">
        <w:rPr>
          <w:rFonts w:ascii="Times New Roman" w:hAnsi="Times New Roman" w:cs="Times New Roman"/>
          <w:noProof/>
          <w:sz w:val="24"/>
          <w:szCs w:val="24"/>
          <w:lang w:val="id-ID"/>
        </w:rPr>
        <w:t>(Chiou et al., 2014)</w:t>
      </w:r>
      <w:r w:rsidR="0059682E" w:rsidRPr="00DD4667">
        <w:rPr>
          <w:rFonts w:ascii="Times New Roman" w:hAnsi="Times New Roman" w:cs="Times New Roman"/>
          <w:sz w:val="24"/>
          <w:szCs w:val="24"/>
          <w:lang w:val="id-ID"/>
        </w:rPr>
        <w:fldChar w:fldCharType="end"/>
      </w:r>
      <w:r w:rsidR="0059682E" w:rsidRPr="00DD4667">
        <w:rPr>
          <w:rFonts w:ascii="Times New Roman" w:hAnsi="Times New Roman" w:cs="Times New Roman"/>
          <w:sz w:val="24"/>
          <w:szCs w:val="24"/>
          <w:lang w:val="id-ID"/>
        </w:rPr>
        <w:t xml:space="preserve">. </w:t>
      </w:r>
      <w:r w:rsidR="00034810" w:rsidRPr="00DD4667">
        <w:rPr>
          <w:rFonts w:ascii="Times New Roman" w:hAnsi="Times New Roman" w:cs="Times New Roman"/>
          <w:sz w:val="24"/>
          <w:szCs w:val="24"/>
          <w:lang w:val="id-ID"/>
        </w:rPr>
        <w:t xml:space="preserve">This result was supported by the continuing public health efforts involved in promoting breastfeeding in Taiwan included mass-media campaigns, training of hospital staffs, advocacy of 10 steps practices, establishment of breastfeeding support </w:t>
      </w:r>
      <w:r w:rsidR="00C13B80" w:rsidRPr="00DD4667">
        <w:rPr>
          <w:rFonts w:ascii="Times New Roman" w:hAnsi="Times New Roman" w:cs="Times New Roman"/>
          <w:sz w:val="24"/>
          <w:szCs w:val="24"/>
          <w:lang w:val="id-ID"/>
        </w:rPr>
        <w:t>groups, and accreditation of Baby-Friendly Hospitals</w:t>
      </w:r>
      <w:r w:rsidR="00034810" w:rsidRPr="00DD4667">
        <w:rPr>
          <w:rFonts w:ascii="Times New Roman" w:hAnsi="Times New Roman" w:cs="Times New Roman"/>
          <w:sz w:val="24"/>
          <w:szCs w:val="24"/>
          <w:lang w:val="id-ID"/>
        </w:rPr>
        <w:t xml:space="preserve">. </w:t>
      </w:r>
      <w:r w:rsidR="00C13B80" w:rsidRPr="00DD4667">
        <w:rPr>
          <w:rFonts w:ascii="Times New Roman" w:hAnsi="Times New Roman" w:cs="Times New Roman"/>
          <w:sz w:val="24"/>
          <w:szCs w:val="24"/>
          <w:lang w:val="id-ID"/>
        </w:rPr>
        <w:t>Infant-feeding policies and practices are amenable to change and Baby-Friendly Hospital practices contribute to increase breastfeeding. Woman who delivered in accredited Baby-Friendly Hospitals had a higher rate of breastfeeding than women in nonaccredited hospitals.</w:t>
      </w:r>
    </w:p>
    <w:p w:rsidR="00C13B80" w:rsidRPr="00DD4667" w:rsidRDefault="00C13B80" w:rsidP="00B91F5B">
      <w:pPr>
        <w:spacing w:after="0" w:line="480" w:lineRule="auto"/>
        <w:jc w:val="both"/>
        <w:rPr>
          <w:rFonts w:ascii="Times New Roman" w:hAnsi="Times New Roman" w:cs="Times New Roman"/>
          <w:sz w:val="24"/>
          <w:szCs w:val="24"/>
          <w:lang w:val="id-ID"/>
        </w:rPr>
      </w:pPr>
      <w:r w:rsidRPr="00DD4667">
        <w:rPr>
          <w:rFonts w:ascii="Times New Roman" w:hAnsi="Times New Roman" w:cs="Times New Roman"/>
          <w:sz w:val="24"/>
          <w:szCs w:val="24"/>
          <w:lang w:val="id-ID"/>
        </w:rPr>
        <w:tab/>
      </w:r>
      <w:r w:rsidR="003B4077" w:rsidRPr="00DD4667">
        <w:rPr>
          <w:rFonts w:ascii="Times New Roman" w:hAnsi="Times New Roman" w:cs="Times New Roman"/>
          <w:sz w:val="24"/>
          <w:szCs w:val="24"/>
          <w:lang w:val="id-ID"/>
        </w:rPr>
        <w:t xml:space="preserve">Consistent with previous studies, the study in Hongkong found that exposure to Baby-Friendly Hospital practices provides substantial protection from early breastfeeding cessation </w:t>
      </w:r>
      <w:r w:rsidR="003B4077" w:rsidRPr="00DD4667">
        <w:rPr>
          <w:rFonts w:ascii="Times New Roman" w:hAnsi="Times New Roman" w:cs="Times New Roman"/>
          <w:sz w:val="24"/>
          <w:szCs w:val="24"/>
          <w:lang w:val="id-ID"/>
        </w:rPr>
        <w:fldChar w:fldCharType="begin" w:fldLock="1"/>
      </w:r>
      <w:r w:rsidR="002A74CD" w:rsidRPr="00DD4667">
        <w:rPr>
          <w:rFonts w:ascii="Times New Roman" w:hAnsi="Times New Roman" w:cs="Times New Roman"/>
          <w:sz w:val="24"/>
          <w:szCs w:val="24"/>
          <w:lang w:val="id-ID"/>
        </w:rPr>
        <w:instrText>ADDIN CSL_CITATION {"citationItems":[{"id":"ITEM-1","itemData":{"DOI":"10.1111/j.1523-536X.2011.00483.x","ISBN":"1523-536X (Electronic)\\r0730-7659 (Linking)","ISSN":"07307659","PMID":"21884232","abstract":"Background: The World Health Organization (WHO) developed the Baby-Friendly Hospital Initiative to improve hospital maternity care practices that support breastfeeding. In Hong Kong, although no hospitals have yet received the Baby-Friendly status, efforts have been made to improve breastfeeding support. The aim of this study was to examine the impact of Baby-Friendly hospital practices on breastfeeding duration. Methods: A sample of 1,242 breastfeeding mother-infant pairs was recruited from four public hospitals in Hong Kong and followed up prospectively for up to 12 months. The primary outcome variable was defined as breastfeeding for 8 weeks or less. Predictor variables included six Baby-Friendly practices: breastfeeding initiation within 1 hour of birth, exclusive breastfeeding while in hospital, rooming-in, breastfeeding on demand, no pacifiers or artificial nipples, and information on breastfeeding support groups provided on discharge. Results: Only 46.6 percent of women breastfed for more than 8 weeks, and only 4.8 percent of mothers experienced all six Baby-Friendly practices. After controlling for all other Baby-Friendly practices and possible confounding variables, exclusive breastfeeding while in hospital was protective against early breastfeeding cessation (OR: 0.61; 95% CI: 0.42-0.88). Compared with mothers who experienced all six Baby-Friendly practices, those who experienced one or fewer Baby-Friendly practices were almost three times more likely to discontinue breastfeeding (OR: 3.13; 95% CI: 1.41-6.95). Conclusions: Greater exposure to Baby-Friendly practices would substantially increase new mothers' chances of breastfeeding beyond 8 weeks postpartum. To further improve maternity care practices in hospitals, institutional and administrative support are required to ensure all mothers receive adequate breastfeeding support in accordance with WHO guidelines. (BIRTH 38: 3 September 2011)","author":[{"dropping-particle":"","family":"Tarrant","given":"Marie","non-dropping-particle":"","parse-names":false,"suffix":""},{"dropping-particle":"","family":"Wu","given":"Kendra M.","non-dropping-particle":"","parse-names":false,"suffix":""},{"dropping-particle":"","family":"Fong","given":"Daniel Y T","non-dropping-particle":"","parse-names":false,"suffix":""},{"dropping-particle":"","family":"Lee","given":"Irene L Y","non-dropping-particle":"","parse-names":false,"suffix":""},{"dropping-particle":"","family":"Wong","given":"Emmy M Y","non-dropping-particle":"","parse-names":false,"suffix":""},{"dropping-particle":"","family":"Sham","given":"Alice","non-dropping-particle":"","parse-names":false,"suffix":""},{"dropping-particle":"","family":"Lam","given":"Christine","non-dropping-particle":"","parse-names":false,"suffix":""},{"dropping-particle":"","family":"Dodgson","given":"Joan E.","non-dropping-particle":"","parse-names":false,"suffix":""}],"container-title":"Birth: Issues in Perinatal Care","id":"ITEM-1","issue":"3","issued":{"date-parts":[["2011"]]},"page":"238-245","title":"Impact of Baby-Friendly Hospital Practices on Breastfeeding in Hong Kong","type":"article-journal","volume":"38"},"uris":["http://www.mendeley.com/documents/?uuid=5820e468-aa58-4b92-993d-cfd9c39809a2"]}],"mendeley":{"formattedCitation":"(Tarrant et al., 2011)","plainTextFormattedCitation":"(Tarrant et al., 2011)","previouslyFormattedCitation":"(Tarrant et al., 2011)"},"properties":{"noteIndex":0},"schema":"https://github.com/citation-style-language/schema/raw/master/csl-citation.json"}</w:instrText>
      </w:r>
      <w:r w:rsidR="003B4077" w:rsidRPr="00DD4667">
        <w:rPr>
          <w:rFonts w:ascii="Times New Roman" w:hAnsi="Times New Roman" w:cs="Times New Roman"/>
          <w:sz w:val="24"/>
          <w:szCs w:val="24"/>
          <w:lang w:val="id-ID"/>
        </w:rPr>
        <w:fldChar w:fldCharType="separate"/>
      </w:r>
      <w:r w:rsidR="003B4077" w:rsidRPr="00DD4667">
        <w:rPr>
          <w:rFonts w:ascii="Times New Roman" w:hAnsi="Times New Roman" w:cs="Times New Roman"/>
          <w:noProof/>
          <w:sz w:val="24"/>
          <w:szCs w:val="24"/>
          <w:lang w:val="id-ID"/>
        </w:rPr>
        <w:t>(Tarrant et al., 2011)</w:t>
      </w:r>
      <w:r w:rsidR="003B4077" w:rsidRPr="00DD4667">
        <w:rPr>
          <w:rFonts w:ascii="Times New Roman" w:hAnsi="Times New Roman" w:cs="Times New Roman"/>
          <w:sz w:val="24"/>
          <w:szCs w:val="24"/>
          <w:lang w:val="id-ID"/>
        </w:rPr>
        <w:fldChar w:fldCharType="end"/>
      </w:r>
      <w:r w:rsidR="003B4077" w:rsidRPr="00DD4667">
        <w:rPr>
          <w:rFonts w:ascii="Times New Roman" w:hAnsi="Times New Roman" w:cs="Times New Roman"/>
          <w:sz w:val="24"/>
          <w:szCs w:val="24"/>
          <w:lang w:val="id-ID"/>
        </w:rPr>
        <w:t>. Although in the adjusted analysis of the individual Baby-Friendly practices, only maintaining exclusive breastfeeding while in hospital showed a statistically significant protective effect againts early weaning, exposure to Baby-Friendly practices showed a clear dose-response relationship between the number of Baby-Friendly practices experienced and breastfeeding cessation.</w:t>
      </w:r>
      <w:r w:rsidR="003F4BD4" w:rsidRPr="00DD4667">
        <w:rPr>
          <w:rFonts w:ascii="Times New Roman" w:hAnsi="Times New Roman" w:cs="Times New Roman"/>
          <w:sz w:val="24"/>
          <w:szCs w:val="24"/>
          <w:lang w:val="id-ID"/>
        </w:rPr>
        <w:t>woman who were exposed to no or one Baby-Friendly practice had three to four times higher rate of early breastfeeding cessation when compared with those who were exposed to all six practices.</w:t>
      </w:r>
    </w:p>
    <w:p w:rsidR="003F4BD4" w:rsidRPr="00DD4667" w:rsidRDefault="00C0003C" w:rsidP="00B91F5B">
      <w:pPr>
        <w:spacing w:after="0" w:line="480" w:lineRule="auto"/>
        <w:jc w:val="both"/>
        <w:rPr>
          <w:rFonts w:ascii="Times New Roman" w:hAnsi="Times New Roman" w:cs="Times New Roman"/>
          <w:sz w:val="24"/>
          <w:szCs w:val="24"/>
          <w:lang w:val="id-ID"/>
        </w:rPr>
      </w:pPr>
      <w:r w:rsidRPr="00DD4667">
        <w:rPr>
          <w:rFonts w:ascii="Times New Roman" w:hAnsi="Times New Roman" w:cs="Times New Roman"/>
          <w:sz w:val="24"/>
          <w:szCs w:val="24"/>
          <w:lang w:val="id-ID"/>
        </w:rPr>
        <w:tab/>
      </w:r>
      <w:r w:rsidR="002A74CD" w:rsidRPr="00DD4667">
        <w:rPr>
          <w:rFonts w:ascii="Times New Roman" w:hAnsi="Times New Roman" w:cs="Times New Roman"/>
          <w:sz w:val="24"/>
          <w:szCs w:val="24"/>
          <w:lang w:val="id-ID"/>
        </w:rPr>
        <w:t xml:space="preserve">A </w:t>
      </w:r>
      <w:r w:rsidRPr="00DD4667">
        <w:rPr>
          <w:rFonts w:ascii="Times New Roman" w:hAnsi="Times New Roman" w:cs="Times New Roman"/>
          <w:sz w:val="24"/>
          <w:szCs w:val="24"/>
          <w:lang w:val="id-ID"/>
        </w:rPr>
        <w:t xml:space="preserve">study in Denmark </w:t>
      </w:r>
      <w:r w:rsidR="002A74CD" w:rsidRPr="00DD4667">
        <w:rPr>
          <w:rFonts w:ascii="Times New Roman" w:hAnsi="Times New Roman" w:cs="Times New Roman"/>
          <w:sz w:val="24"/>
          <w:szCs w:val="24"/>
          <w:lang w:val="id-ID"/>
        </w:rPr>
        <w:t xml:space="preserve">even </w:t>
      </w:r>
      <w:r w:rsidRPr="00DD4667">
        <w:rPr>
          <w:rFonts w:ascii="Times New Roman" w:hAnsi="Times New Roman" w:cs="Times New Roman"/>
          <w:sz w:val="24"/>
          <w:szCs w:val="24"/>
          <w:lang w:val="id-ID"/>
        </w:rPr>
        <w:t xml:space="preserve">conclude that neonatal care with rooming-in </w:t>
      </w:r>
      <w:r w:rsidR="002A74CD" w:rsidRPr="00DD4667">
        <w:rPr>
          <w:rFonts w:ascii="Times New Roman" w:hAnsi="Times New Roman" w:cs="Times New Roman"/>
          <w:sz w:val="24"/>
          <w:szCs w:val="24"/>
          <w:lang w:val="id-ID"/>
        </w:rPr>
        <w:t xml:space="preserve">mothers with type 1 diabetes and their newborn infants seems to be safe and associated with lower neonatal morbidity, compared with routine separation of mother and infant </w:t>
      </w:r>
      <w:r w:rsidR="002A74CD" w:rsidRPr="00DD4667">
        <w:rPr>
          <w:rFonts w:ascii="Times New Roman" w:hAnsi="Times New Roman" w:cs="Times New Roman"/>
          <w:sz w:val="24"/>
          <w:szCs w:val="24"/>
          <w:lang w:val="id-ID"/>
        </w:rPr>
        <w:fldChar w:fldCharType="begin" w:fldLock="1"/>
      </w:r>
      <w:r w:rsidR="00CF1CA4" w:rsidRPr="00DD4667">
        <w:rPr>
          <w:rFonts w:ascii="Times New Roman" w:hAnsi="Times New Roman" w:cs="Times New Roman"/>
          <w:sz w:val="24"/>
          <w:szCs w:val="24"/>
          <w:lang w:val="id-ID"/>
        </w:rPr>
        <w:instrText>ADDIN CSL_CITATION {"citationItems":[{"id":"ITEM-1","itemData":{"DOI":"10.1111/j.1651-2227.2010.01779.x","ISBN":"1651-2227 (Electronic)\\n0803-5253 (Linking)","ISSN":"08035253","PMID":"20346077","abstract":"AIM: As a result of increased neonatal morbidity, the infants of diabetic mothers have routinely been admitted to a neonatal special care unit (NSCU). We therefore investigated whether the offer of rooming-in diabetic mothers and their newborn infants has an effect on neonatal morbidity. METHODS: The records of an old cohort of 103 infants routinely admitted to the NSCU, and a new cohort (N = 102), offered rooming-in were assessed for neonatal morbidity. RESULTS: Eighty-four (82%) of the new cohort infants followed their mothers to the maternity ward; whereas 19 (18%) were transferred to the NSCU chiefly because of prematurity. Ten infants were later transferred to the NSCU for minor problems. Neonatal morbidity and neonatal hypoglycaemia were significantly less common in the new cohort than in the old cohort [27 (26%) vs. 55 (54%), p &lt; 0.001 and 42 (41%) vs. 64 (63%), p = 0.0027 respectively]. Maternal HbA1c in late pregnancy was significantly lower in the new cohort, but the only independent predictors of neonatal morbidity were belonging to the old cohort and preterm delivery. CONCLUSION: Neonatal care with rooming-in mothers with type 1 diabetes and their newborn infants seems safe and is associated with reduced neonatal morbidity, when compared with routine separation of infants from their mothers.","author":[{"dropping-particle":"","family":"Stage","given":"E.","non-dropping-particle":"","parse-names":false,"suffix":""},{"dropping-particle":"","family":"Mathiesen","given":"E. R.","non-dropping-particle":"","parse-names":false,"suffix":""},{"dropping-particle":"","family":"Emmersen","given":"P. B.","non-dropping-particle":"","parse-names":false,"suffix":""},{"dropping-particle":"","family":"Greisen","given":"G.","non-dropping-particle":"","parse-names":false,"suffix":""},{"dropping-particle":"","family":"Damm","given":"P.","non-dropping-particle":"","parse-names":false,"suffix":""}],"container-title":"Acta Paediatrica, International Journal of Paediatrics","id":"ITEM-1","issue":"7","issued":{"date-parts":[["2010"]]},"page":"997-999","title":"Diabetic Mothers and Their Newborn Infants - Rooming-in and Neonatal Morbidity","type":"article-journal","volume":"99"},"uris":["http://www.mendeley.com/documents/?uuid=e451699e-e490-45b9-ada3-41a42d3b4080"]}],"mendeley":{"formattedCitation":"(Stage et al., 2010)","plainTextFormattedCitation":"(Stage et al., 2010)","previouslyFormattedCitation":"(Stage et al., 2010)"},"properties":{"noteIndex":0},"schema":"https://github.com/citation-style-language/schema/raw/master/csl-citation.json"}</w:instrText>
      </w:r>
      <w:r w:rsidR="002A74CD" w:rsidRPr="00DD4667">
        <w:rPr>
          <w:rFonts w:ascii="Times New Roman" w:hAnsi="Times New Roman" w:cs="Times New Roman"/>
          <w:sz w:val="24"/>
          <w:szCs w:val="24"/>
          <w:lang w:val="id-ID"/>
        </w:rPr>
        <w:fldChar w:fldCharType="separate"/>
      </w:r>
      <w:r w:rsidR="002A74CD" w:rsidRPr="00DD4667">
        <w:rPr>
          <w:rFonts w:ascii="Times New Roman" w:hAnsi="Times New Roman" w:cs="Times New Roman"/>
          <w:noProof/>
          <w:sz w:val="24"/>
          <w:szCs w:val="24"/>
          <w:lang w:val="id-ID"/>
        </w:rPr>
        <w:t>(Stage et al., 2010)</w:t>
      </w:r>
      <w:r w:rsidR="002A74CD" w:rsidRPr="00DD4667">
        <w:rPr>
          <w:rFonts w:ascii="Times New Roman" w:hAnsi="Times New Roman" w:cs="Times New Roman"/>
          <w:sz w:val="24"/>
          <w:szCs w:val="24"/>
          <w:lang w:val="id-ID"/>
        </w:rPr>
        <w:fldChar w:fldCharType="end"/>
      </w:r>
      <w:r w:rsidR="002A74CD" w:rsidRPr="00DD4667">
        <w:rPr>
          <w:rFonts w:ascii="Times New Roman" w:hAnsi="Times New Roman" w:cs="Times New Roman"/>
          <w:sz w:val="24"/>
          <w:szCs w:val="24"/>
          <w:lang w:val="id-ID"/>
        </w:rPr>
        <w:t xml:space="preserve">. The </w:t>
      </w:r>
      <w:r w:rsidR="002A74CD" w:rsidRPr="00DD4667">
        <w:rPr>
          <w:rFonts w:ascii="Times New Roman" w:hAnsi="Times New Roman" w:cs="Times New Roman"/>
          <w:sz w:val="24"/>
          <w:szCs w:val="24"/>
          <w:lang w:val="id-ID"/>
        </w:rPr>
        <w:lastRenderedPageBreak/>
        <w:t xml:space="preserve">infant’s hyperinsulinaemia is most marked immediately after birth and if early breastfeeding is initiated </w:t>
      </w:r>
      <w:r w:rsidR="00FE593D" w:rsidRPr="00DD4667">
        <w:rPr>
          <w:rFonts w:ascii="Times New Roman" w:hAnsi="Times New Roman" w:cs="Times New Roman"/>
          <w:sz w:val="24"/>
          <w:szCs w:val="24"/>
          <w:lang w:val="id-ID"/>
        </w:rPr>
        <w:t>in infants with satisfactory plasma glucose levels 2 hours after birth the risk of hypoglicaemia is judged to be minimal providing that feeding is adequate.</w:t>
      </w:r>
    </w:p>
    <w:p w:rsidR="00FC5BA7" w:rsidRPr="00DD4667" w:rsidRDefault="00172499" w:rsidP="00B91F5B">
      <w:pPr>
        <w:spacing w:after="0" w:line="480" w:lineRule="auto"/>
        <w:jc w:val="both"/>
        <w:rPr>
          <w:rFonts w:ascii="Times New Roman" w:hAnsi="Times New Roman" w:cs="Times New Roman"/>
          <w:sz w:val="24"/>
          <w:szCs w:val="24"/>
          <w:lang w:val="id-ID"/>
        </w:rPr>
      </w:pPr>
      <w:r w:rsidRPr="00DD4667">
        <w:rPr>
          <w:rFonts w:ascii="Times New Roman" w:hAnsi="Times New Roman" w:cs="Times New Roman"/>
          <w:sz w:val="24"/>
          <w:szCs w:val="24"/>
          <w:lang w:val="id-ID"/>
        </w:rPr>
        <w:tab/>
        <w:t>The present literature review also rev</w:t>
      </w:r>
      <w:r w:rsidR="00CF1CA4" w:rsidRPr="00DD4667">
        <w:rPr>
          <w:rFonts w:ascii="Times New Roman" w:hAnsi="Times New Roman" w:cs="Times New Roman"/>
          <w:sz w:val="24"/>
          <w:szCs w:val="24"/>
          <w:lang w:val="id-ID"/>
        </w:rPr>
        <w:t>ealed that 3 of 8 articles menunjukkan bahwa tidak ada perbedaan</w:t>
      </w:r>
      <w:r w:rsidR="005D5E12" w:rsidRPr="00DD4667">
        <w:rPr>
          <w:rFonts w:ascii="Times New Roman" w:hAnsi="Times New Roman" w:cs="Times New Roman"/>
          <w:sz w:val="24"/>
          <w:szCs w:val="24"/>
          <w:lang w:val="id-ID"/>
        </w:rPr>
        <w:t xml:space="preserve"> dalam pemberian ASI</w:t>
      </w:r>
      <w:r w:rsidR="00CF1CA4" w:rsidRPr="00DD4667">
        <w:rPr>
          <w:rFonts w:ascii="Times New Roman" w:hAnsi="Times New Roman" w:cs="Times New Roman"/>
          <w:sz w:val="24"/>
          <w:szCs w:val="24"/>
          <w:lang w:val="id-ID"/>
        </w:rPr>
        <w:t xml:space="preserve"> antara kelompok yang melakukan dan tidak melakukan antenatal breastfeeding educational programme </w:t>
      </w:r>
      <w:r w:rsidR="005D5E12" w:rsidRPr="00DD4667">
        <w:rPr>
          <w:rFonts w:ascii="Times New Roman" w:hAnsi="Times New Roman" w:cs="Times New Roman"/>
          <w:sz w:val="24"/>
          <w:szCs w:val="24"/>
          <w:lang w:val="id-ID"/>
        </w:rPr>
        <w:t>and rooming-in</w:t>
      </w:r>
      <w:r w:rsidR="00CF1CA4" w:rsidRPr="00DD4667">
        <w:rPr>
          <w:rFonts w:ascii="Times New Roman" w:hAnsi="Times New Roman" w:cs="Times New Roman"/>
          <w:sz w:val="24"/>
          <w:szCs w:val="24"/>
          <w:lang w:val="id-ID"/>
        </w:rPr>
        <w:t xml:space="preserve"> </w:t>
      </w:r>
      <w:r w:rsidR="00CF1CA4" w:rsidRPr="00DD4667">
        <w:rPr>
          <w:rFonts w:ascii="Times New Roman" w:hAnsi="Times New Roman" w:cs="Times New Roman"/>
          <w:sz w:val="24"/>
          <w:szCs w:val="24"/>
          <w:lang w:val="id-ID"/>
        </w:rPr>
        <w:fldChar w:fldCharType="begin" w:fldLock="1"/>
      </w:r>
      <w:r w:rsidR="00137732" w:rsidRPr="00DD4667">
        <w:rPr>
          <w:rFonts w:ascii="Times New Roman" w:hAnsi="Times New Roman" w:cs="Times New Roman"/>
          <w:sz w:val="24"/>
          <w:szCs w:val="24"/>
          <w:lang w:val="id-ID"/>
        </w:rPr>
        <w:instrText>ADDIN CSL_CITATION {"citationItems":[{"id":"ITEM-1","itemData":{"DOI":"10.1111/jan.12022","ISBN":"0309-2402","ISSN":"03092402","PMID":"23013265","abstract":"AIMS: To assess the association between attendance at antenatal education sessions and breastfeeding during the first year of life.\\n\\nBACKGROUND: Although there is evidence that antenatal education encourages breastfeeding, the size and duration of its effect remain unclear.\\n\\nDESIGN: A prospective cohort study.\\n\\nMETHODS: The study was conducted in Bizkaia (North of Spain) between May 2005-June 2007 with a consecutive sample of 614 primiparas. Women were classified into three groups according to whether they had received antenatal education and, if so, how many classes (0, 1-4, or 5 or more). Telephone interviews at 1·5, 3, 6 and 12 months were used to estimate the risk of cessation of any breastfeeding and to compare the groups with Cox proportional hazards regression models adjusted for potential confounders.\\n\\nFINDINGS: Initially, 90% of women breastfed their infants, with no differences between the groups. During the first month, the risk of cessation of any breastfeeding was three times as high among non-attendees and twice as high among women who attended 1-4 classes compared with those who attended 5 or more classes. The risk was, however, similar in the three groups from the end of first month onwards.\\n\\nCONCLUSION: The results suggest that though antenatal education may be associated with higher rates of breastfeeding in our setting this is only the case for the first month after the birth. Further research is necessary to optimize this beneficial effect to achieve long-term continuation of breastfeeding.","author":[{"dropping-particle":"","family":"Artieta-Pinedo","given":"Isabel","non-dropping-particle":"","parse-names":false,"suffix":""},{"dropping-particle":"","family":"Paz-Pascual","given":"Carmen","non-dropping-particle":"","parse-names":false,"suffix":""},{"dropping-particle":"","family":"Grandes","given":"Gonzalo","non-dropping-particle":"","parse-names":false,"suffix":""},{"dropping-particle":"","family":"Bacigalupe","given":"Amaia","non-dropping-particle":"","parse-names":false,"suffix":""},{"dropping-particle":"","family":"Payo","given":"Janire","non-dropping-particle":"","parse-names":false,"suffix":""},{"dropping-particle":"","family":"Montoya","given":"Imanol","non-dropping-particle":"","parse-names":false,"suffix":""}],"container-title":"Journal of Advanced Nursing","id":"ITEM-1","issue":"7","issued":{"date-parts":[["2013"]]},"page":"1607-1617","title":"Antenatal Education and Breastfeeding in a Cohort of Primiparas","type":"article-journal","volume":"69"},"uris":["http://www.mendeley.com/documents/?uuid=6b7cc93f-5b3a-4d5c-bce2-ec0118269eae"]},{"id":"ITEM-2","itemData":{"DOI":"10.3329/bjms.v11i4.12603","ISSN":"22234721","abstract":"Background: Breast feeding, the most natural way of infant feeding to satisfy nutritional, metabolic and psychological needs of the baby. Objectives: To assess the knowledge of breast feeding among primi- gravida mothers attending ante-natal clinic and to determine the association between socio-demographic variables with their knowledge. Materials and Methods: Hospital based cross sectional study was conducted at Ante-natal clinic of Krishna Hospital and Medical Research Center, Karad district Satara. Pre-tested structured proforma used to collect information from 590 married primi gravid mothers attending anti-natal clinic during study period by utilizing personal interview method. Statistical Analysis: socio-demographic frequency percentage distribution, knowledge scoreing and statistical association was analysed by using chi-square test. Results: Out of 590 primi gravida mothers,59.66{%} showed fair quality of knowledge about breast feeding. knowledge about rooming in, family support for breast feeding {&amp;} burping after breast feeding was 97.7{%}, 95.4{%}, 93.5{%} however weaning, colostrums feed, hazards of bottle feeding and prelactal food was 84{%}, 82.7{%},75.5{%} and 54{%} respectively. Statistical association was existed between age, education, religion, socio-economic status {&amp;} occupation of respondents with their knowledge about breast feeding (?2=151.52, p &lt; 0.0001*;?2=211.27,p&lt;0.0001*;?2=133.91,p &lt; 0.0001*;?2=35.59,p &lt; 0.0001* and?2=131.04,p&lt;0.0001*) respectively. Conclusion: knowledge of breast feeding among primi gravida mothers attending ANC clinic was of fair in quality.","author":[{"dropping-particle":"V.","family":"Mohite","given":"R.","non-dropping-particle":"","parse-names":false,"suffix":""},{"dropping-particle":"","family":"Mohite","given":"V. R.","non-dropping-particle":"","parse-names":false,"suffix":""},{"dropping-particle":"V.","family":"Kakade","given":"S.","non-dropping-particle":"","parse-names":false,"suffix":""}],"container-title":"Bangladesh Journal of Medical Science","id":"ITEM-2","issue":"4","issued":{"date-parts":[["2012"]]},"page":"312-316","title":"Knowledge of Breastfeeding among Primigravida Mothers","type":"article-journal","volume":"11"},"uris":["http://www.mendeley.com/documents/?uuid=3ecc5c40-834b-4a93-8268-2883dda8584f"]},{"id":"ITEM-3","itemData":{"DOI":"10.1111/j.1523-536X.2009.00307.x","ISBN":"1523-536X (Electronic)\\n0730-7659 (Linking)","ISSN":"07307659","PMID":"19489802","abstract":"BACKGROUND: A tradition of separation of the mother and baby after birth still persists in many parts of the world, including some parts of Russia, and often is combined with swaddling of the baby. The aim of this study was to evaluate and compare possible long-term effects on mother-infant interaction of practices used in the delivery and maternity wards, including practices relating to mother-infant closeness versus separation. METHODS: A total of 176 mother-infant pairs were randomized into four experimental groups: Group I infants were placed skin-to-skin with their mothers after birth, and had rooming-in while in the maternity ward. Group II infants were dressed and placed in their mothers' arms after birth, and roomed-in with their mothers in the maternity ward. Group III infants were kept in the nursery both after birth and while their mothers were in the maternity ward. Group IV infants were kept in the nursery after birth, but roomed-in with their mothers in the maternity ward. Equal numbers of infants were either swaddled or dressed in baby clothes. Episodes of early suckling in the delivery ward were noted. The mother-infant interaction was videotaped according to the Parent-Child Early Relational Assessment (PCERA) 1 year after birth. RESULTS: The practice of skin-to-skin contact, early suckling, or both during the first 2 hours after birth when compared with separation between the mothers and their infants positively affected the PCERA variables maternal sensitivity, infant's self-regulation, and dyadic mutuality and reciprocity at 1 year after birth. The negative effect of a 2-hour separation after birth was not compensated for by the practice of rooming-in. These findings support the presence of a period after birth (the early \"sensitive period\") during which close contact between mother and infant may induce long-term positive effect on mother-infant interaction. In addition, swaddling of the infant was found to decrease the mother's responsiveness to the infant, her ability for positive affective involvement with the infant, and the mutuality and reciprocity in the dyad. CONCLUSIONS: Skin-to-skin contact, for 25 to 120 minutes after birth, early suckling, or both positively influenced mother-infant interaction 1 year later when compared with routines involving separation of mother and infant.","author":[{"dropping-particle":"","family":"Bystrova","given":"Ksenia","non-dropping-particle":"","parse-names":false,"suffix":""},{"dropping-particle":"","family":"Ivanova","given":"Valentina","non-dropping-particle":"","parse-names":false,"suffix":""},{"dropping-particle":"","family":"Edhborg","given":"Maigun","non-dropping-particle":"","parse-names":false,"suffix":""},{"dropping-particle":"","family":"Matthiesen","given":"Ann-Sofi","non-dropping-particle":"","parse-names":false,"suffix":""},{"dropping-particle":"","family":"Ransjo-Arvidson","given":"Anna Berit","non-dropping-particle":"","parse-names":false,"suffix":""},{"dropping-particle":"","family":"Mukhamedrakhimov","given":"Rifkat","non-dropping-particle":"","parse-names":false,"suffix":""},{"dropping-particle":"","family":"Uvnas-Moberg","given":"Kerstin","non-dropping-particle":"","parse-names":false,"suffix":""},{"dropping-particle":"","family":"Widstrom","given":"Ann Marie","non-dropping-particle":"","parse-names":false,"suffix":""}],"container-title":"Birth","id":"ITEM-3","issue":"2","issued":{"date-parts":[["2009"]]},"page":"97-109","title":"Early Contact Versus Separation: Effects on Mother-Infant Interaction One Year Later","type":"article-journal","volume":"36"},"uris":["http://www.mendeley.com/documents/?uuid=03eab302-cbf8-43bc-a1d4-14ac2bc03b9c"]}],"mendeley":{"formattedCitation":"(Artieta-Pinedo et al., 2013; Bystrova et al., 2009; Mohite et al., 2012)","plainTextFormattedCitation":"(Artieta-Pinedo et al., 2013; Bystrova et al., 2009; Mohite et al., 2012)","previouslyFormattedCitation":"(Artieta-Pinedo et al., 2013; Bystrova et al., 2009; Mohite et al., 2012)"},"properties":{"noteIndex":0},"schema":"https://github.com/citation-style-language/schema/raw/master/csl-citation.json"}</w:instrText>
      </w:r>
      <w:r w:rsidR="00CF1CA4" w:rsidRPr="00DD4667">
        <w:rPr>
          <w:rFonts w:ascii="Times New Roman" w:hAnsi="Times New Roman" w:cs="Times New Roman"/>
          <w:sz w:val="24"/>
          <w:szCs w:val="24"/>
          <w:lang w:val="id-ID"/>
        </w:rPr>
        <w:fldChar w:fldCharType="separate"/>
      </w:r>
      <w:r w:rsidR="00CF1CA4" w:rsidRPr="00DD4667">
        <w:rPr>
          <w:rFonts w:ascii="Times New Roman" w:hAnsi="Times New Roman" w:cs="Times New Roman"/>
          <w:noProof/>
          <w:sz w:val="24"/>
          <w:szCs w:val="24"/>
          <w:lang w:val="id-ID"/>
        </w:rPr>
        <w:t>(Artieta-Pinedo et al., 2013; Bystrova et al., 2009; Mohite et al., 2012)</w:t>
      </w:r>
      <w:r w:rsidR="00CF1CA4" w:rsidRPr="00DD4667">
        <w:rPr>
          <w:rFonts w:ascii="Times New Roman" w:hAnsi="Times New Roman" w:cs="Times New Roman"/>
          <w:sz w:val="24"/>
          <w:szCs w:val="24"/>
          <w:lang w:val="id-ID"/>
        </w:rPr>
        <w:fldChar w:fldCharType="end"/>
      </w:r>
      <w:r w:rsidR="005D5E12" w:rsidRPr="00DD4667">
        <w:rPr>
          <w:rFonts w:ascii="Times New Roman" w:hAnsi="Times New Roman" w:cs="Times New Roman"/>
          <w:sz w:val="24"/>
          <w:szCs w:val="24"/>
          <w:lang w:val="id-ID"/>
        </w:rPr>
        <w:t xml:space="preserve">. </w:t>
      </w:r>
      <w:r w:rsidR="00137732" w:rsidRPr="00DD4667">
        <w:rPr>
          <w:rFonts w:ascii="Times New Roman" w:hAnsi="Times New Roman" w:cs="Times New Roman"/>
          <w:sz w:val="24"/>
          <w:szCs w:val="24"/>
          <w:lang w:val="id-ID"/>
        </w:rPr>
        <w:t xml:space="preserve">However, the previous study shows a positive relationship between attending antenatal education session and continuation of breastfeeding for the first month </w:t>
      </w:r>
      <w:r w:rsidR="00137732" w:rsidRPr="00DD4667">
        <w:rPr>
          <w:rFonts w:ascii="Times New Roman" w:hAnsi="Times New Roman" w:cs="Times New Roman"/>
          <w:sz w:val="24"/>
          <w:szCs w:val="24"/>
          <w:lang w:val="id-ID"/>
        </w:rPr>
        <w:fldChar w:fldCharType="begin" w:fldLock="1"/>
      </w:r>
      <w:r w:rsidR="0028602F" w:rsidRPr="00DD4667">
        <w:rPr>
          <w:rFonts w:ascii="Times New Roman" w:hAnsi="Times New Roman" w:cs="Times New Roman"/>
          <w:sz w:val="24"/>
          <w:szCs w:val="24"/>
          <w:lang w:val="id-ID"/>
        </w:rPr>
        <w:instrText>ADDIN CSL_CITATION {"citationItems":[{"id":"ITEM-1","itemData":{"DOI":"10.1111/jan.12022","ISBN":"0309-2402","ISSN":"03092402","PMID":"23013265","abstract":"AIMS: To assess the association between attendance at antenatal education sessions and breastfeeding during the first year of life.\\n\\nBACKGROUND: Although there is evidence that antenatal education encourages breastfeeding, the size and duration of its effect remain unclear.\\n\\nDESIGN: A prospective cohort study.\\n\\nMETHODS: The study was conducted in Bizkaia (North of Spain) between May 2005-June 2007 with a consecutive sample of 614 primiparas. Women were classified into three groups according to whether they had received antenatal education and, if so, how many classes (0, 1-4, or 5 or more). Telephone interviews at 1·5, 3, 6 and 12 months were used to estimate the risk of cessation of any breastfeeding and to compare the groups with Cox proportional hazards regression models adjusted for potential confounders.\\n\\nFINDINGS: Initially, 90% of women breastfed their infants, with no differences between the groups. During the first month, the risk of cessation of any breastfeeding was three times as high among non-attendees and twice as high among women who attended 1-4 classes compared with those who attended 5 or more classes. The risk was, however, similar in the three groups from the end of first month onwards.\\n\\nCONCLUSION: The results suggest that though antenatal education may be associated with higher rates of breastfeeding in our setting this is only the case for the first month after the birth. Further research is necessary to optimize this beneficial effect to achieve long-term continuation of breastfeeding.","author":[{"dropping-particle":"","family":"Artieta-Pinedo","given":"Isabel","non-dropping-particle":"","parse-names":false,"suffix":""},{"dropping-particle":"","family":"Paz-Pascual","given":"Carmen","non-dropping-particle":"","parse-names":false,"suffix":""},{"dropping-particle":"","family":"Grandes","given":"Gonzalo","non-dropping-particle":"","parse-names":false,"suffix":""},{"dropping-particle":"","family":"Bacigalupe","given":"Amaia","non-dropping-particle":"","parse-names":false,"suffix":""},{"dropping-particle":"","family":"Payo","given":"Janire","non-dropping-particle":"","parse-names":false,"suffix":""},{"dropping-particle":"","family":"Montoya","given":"Imanol","non-dropping-particle":"","parse-names":false,"suffix":""}],"container-title":"Journal of Advanced Nursing","id":"ITEM-1","issue":"7","issued":{"date-parts":[["2013"]]},"page":"1607-1617","title":"Antenatal Education and Breastfeeding in a Cohort of Primiparas","type":"article-journal","volume":"69"},"uris":["http://www.mendeley.com/documents/?uuid=6b7cc93f-5b3a-4d5c-bce2-ec0118269eae"]}],"mendeley":{"formattedCitation":"(Artieta-Pinedo et al., 2013)","plainTextFormattedCitation":"(Artieta-Pinedo et al., 2013)","previouslyFormattedCitation":"(Artieta-Pinedo et al., 2013)"},"properties":{"noteIndex":0},"schema":"https://github.com/citation-style-language/schema/raw/master/csl-citation.json"}</w:instrText>
      </w:r>
      <w:r w:rsidR="00137732" w:rsidRPr="00DD4667">
        <w:rPr>
          <w:rFonts w:ascii="Times New Roman" w:hAnsi="Times New Roman" w:cs="Times New Roman"/>
          <w:sz w:val="24"/>
          <w:szCs w:val="24"/>
          <w:lang w:val="id-ID"/>
        </w:rPr>
        <w:fldChar w:fldCharType="separate"/>
      </w:r>
      <w:r w:rsidR="00137732" w:rsidRPr="00DD4667">
        <w:rPr>
          <w:rFonts w:ascii="Times New Roman" w:hAnsi="Times New Roman" w:cs="Times New Roman"/>
          <w:noProof/>
          <w:sz w:val="24"/>
          <w:szCs w:val="24"/>
          <w:lang w:val="id-ID"/>
        </w:rPr>
        <w:t>(Artieta-Pinedo et al., 2013)</w:t>
      </w:r>
      <w:r w:rsidR="00137732" w:rsidRPr="00DD4667">
        <w:rPr>
          <w:rFonts w:ascii="Times New Roman" w:hAnsi="Times New Roman" w:cs="Times New Roman"/>
          <w:sz w:val="24"/>
          <w:szCs w:val="24"/>
          <w:lang w:val="id-ID"/>
        </w:rPr>
        <w:fldChar w:fldCharType="end"/>
      </w:r>
      <w:r w:rsidR="00137732" w:rsidRPr="00DD4667">
        <w:rPr>
          <w:rFonts w:ascii="Times New Roman" w:hAnsi="Times New Roman" w:cs="Times New Roman"/>
          <w:sz w:val="24"/>
          <w:szCs w:val="24"/>
          <w:lang w:val="id-ID"/>
        </w:rPr>
        <w:t>. Th</w:t>
      </w:r>
      <w:r w:rsidR="00B31B94" w:rsidRPr="00DD4667">
        <w:rPr>
          <w:rFonts w:ascii="Times New Roman" w:hAnsi="Times New Roman" w:cs="Times New Roman"/>
          <w:sz w:val="24"/>
          <w:szCs w:val="24"/>
          <w:lang w:val="id-ID"/>
        </w:rPr>
        <w:t>ough th</w:t>
      </w:r>
      <w:r w:rsidR="00137732" w:rsidRPr="00DD4667">
        <w:rPr>
          <w:rFonts w:ascii="Times New Roman" w:hAnsi="Times New Roman" w:cs="Times New Roman"/>
          <w:sz w:val="24"/>
          <w:szCs w:val="24"/>
          <w:lang w:val="id-ID"/>
        </w:rPr>
        <w:t xml:space="preserve">ere was a clear dose-response relationship during this period: the more the sessions of antenatal education, the lower the risk of cessation, but this was not sustained through the first year. </w:t>
      </w:r>
      <w:r w:rsidR="00FC5BA7" w:rsidRPr="00DD4667">
        <w:rPr>
          <w:rFonts w:ascii="Times New Roman" w:hAnsi="Times New Roman" w:cs="Times New Roman"/>
          <w:sz w:val="24"/>
          <w:szCs w:val="24"/>
          <w:lang w:val="id-ID"/>
        </w:rPr>
        <w:t xml:space="preserve">Attending antenatal education prepares women to cope with the physical changes and the problems associated with starting breastfeeding (sore/cracked nipples, engogerment and mastitis, among others) that may cause mothers to stop breastfeeding in the first few weeks after delivery. </w:t>
      </w:r>
      <w:r w:rsidR="00073CA7" w:rsidRPr="00DD4667">
        <w:rPr>
          <w:rFonts w:ascii="Times New Roman" w:hAnsi="Times New Roman" w:cs="Times New Roman"/>
          <w:sz w:val="24"/>
          <w:szCs w:val="24"/>
          <w:lang w:val="id-ID"/>
        </w:rPr>
        <w:t>The lack of association also may be caused by women tend to have sufficient information and the determinants of initiation are other factors such as a lack of sense of self-efficacy or unpleasant prior experiences.</w:t>
      </w:r>
    </w:p>
    <w:p w:rsidR="007F60DE" w:rsidRPr="00DD4667" w:rsidRDefault="003235A9" w:rsidP="00325BF6">
      <w:pPr>
        <w:spacing w:after="0" w:line="480" w:lineRule="auto"/>
        <w:jc w:val="both"/>
        <w:rPr>
          <w:rFonts w:ascii="Times New Roman" w:hAnsi="Times New Roman" w:cs="Times New Roman"/>
          <w:sz w:val="24"/>
          <w:szCs w:val="24"/>
          <w:lang w:val="id-ID"/>
        </w:rPr>
      </w:pPr>
      <w:r w:rsidRPr="00DD4667">
        <w:rPr>
          <w:rFonts w:ascii="Times New Roman" w:hAnsi="Times New Roman" w:cs="Times New Roman"/>
          <w:sz w:val="24"/>
          <w:szCs w:val="24"/>
          <w:lang w:val="id-ID"/>
        </w:rPr>
        <w:tab/>
      </w:r>
      <w:r w:rsidR="0028602F" w:rsidRPr="00DD4667">
        <w:rPr>
          <w:rFonts w:ascii="Times New Roman" w:hAnsi="Times New Roman" w:cs="Times New Roman"/>
          <w:sz w:val="24"/>
          <w:szCs w:val="24"/>
          <w:lang w:val="id-ID"/>
        </w:rPr>
        <w:t xml:space="preserve">Meanwhile the study in Rusia found that tidak ada pengaruh rooming-in terhadap keberhasilan menyusui </w:t>
      </w:r>
      <w:r w:rsidR="0028602F" w:rsidRPr="00DD4667">
        <w:rPr>
          <w:rFonts w:ascii="Times New Roman" w:hAnsi="Times New Roman" w:cs="Times New Roman"/>
          <w:sz w:val="24"/>
          <w:szCs w:val="24"/>
          <w:lang w:val="id-ID"/>
        </w:rPr>
        <w:fldChar w:fldCharType="begin" w:fldLock="1"/>
      </w:r>
      <w:r w:rsidR="001A6C97" w:rsidRPr="00DD4667">
        <w:rPr>
          <w:rFonts w:ascii="Times New Roman" w:hAnsi="Times New Roman" w:cs="Times New Roman"/>
          <w:sz w:val="24"/>
          <w:szCs w:val="24"/>
          <w:lang w:val="id-ID"/>
        </w:rPr>
        <w:instrText>ADDIN CSL_CITATION {"citationItems":[{"id":"ITEM-1","itemData":{"DOI":"10.1111/j.1523-536X.2009.00307.x","ISBN":"1523-536X (Electronic)\\n0730-7659 (Linking)","ISSN":"07307659","PMID":"19489802","abstract":"BACKGROUND: A tradition of separation of the mother and baby after birth still persists in many parts of the world, including some parts of Russia, and often is combined with swaddling of the baby. The aim of this study was to evaluate and compare possible long-term effects on mother-infant interaction of practices used in the delivery and maternity wards, including practices relating to mother-infant closeness versus separation. METHODS: A total of 176 mother-infant pairs were randomized into four experimental groups: Group I infants were placed skin-to-skin with their mothers after birth, and had rooming-in while in the maternity ward. Group II infants were dressed and placed in their mothers' arms after birth, and roomed-in with their mothers in the maternity ward. Group III infants were kept in the nursery both after birth and while their mothers were in the maternity ward. Group IV infants were kept in the nursery after birth, but roomed-in with their mothers in the maternity ward. Equal numbers of infants were either swaddled or dressed in baby clothes. Episodes of early suckling in the delivery ward were noted. The mother-infant interaction was videotaped according to the Parent-Child Early Relational Assessment (PCERA) 1 year after birth. RESULTS: The practice of skin-to-skin contact, early suckling, or both during the first 2 hours after birth when compared with separation between the mothers and their infants positively affected the PCERA variables maternal sensitivity, infant's self-regulation, and dyadic mutuality and reciprocity at 1 year after birth. The negative effect of a 2-hour separation after birth was not compensated for by the practice of rooming-in. These findings support the presence of a period after birth (the early \"sensitive period\") during which close contact between mother and infant may induce long-term positive effect on mother-infant interaction. In addition, swaddling of the infant was found to decrease the mother's responsiveness to the infant, her ability for positive affective involvement with the infant, and the mutuality and reciprocity in the dyad. CONCLUSIONS: Skin-to-skin contact, for 25 to 120 minutes after birth, early suckling, or both positively influenced mother-infant interaction 1 year later when compared with routines involving separation of mother and infant.","author":[{"dropping-particle":"","family":"Bystrova","given":"Ksenia","non-dropping-particle":"","parse-names":false,"suffix":""},{"dropping-particle":"","family":"Ivanova","given":"Valentina","non-dropping-particle":"","parse-names":false,"suffix":""},{"dropping-particle":"","family":"Edhborg","given":"Maigun","non-dropping-particle":"","parse-names":false,"suffix":""},{"dropping-particle":"","family":"Matthiesen","given":"Ann-Sofi","non-dropping-particle":"","parse-names":false,"suffix":""},{"dropping-particle":"","family":"Ransjo-Arvidson","given":"Anna Berit","non-dropping-particle":"","parse-names":false,"suffix":""},{"dropping-particle":"","family":"Mukhamedrakhimov","given":"Rifkat","non-dropping-particle":"","parse-names":false,"suffix":""},{"dropping-particle":"","family":"Uvnas-Moberg","given":"Kerstin","non-dropping-particle":"","parse-names":false,"suffix":""},{"dropping-particle":"","family":"Widstrom","given":"Ann Marie","non-dropping-particle":"","parse-names":false,"suffix":""}],"container-title":"Birth","id":"ITEM-1","issue":"2","issued":{"date-parts":[["2009"]]},"page":"97-109","title":"Early Contact Versus Separation: Effects on Mother-Infant Interaction One Year Later","type":"article-journal","volume":"36"},"uris":["http://www.mendeley.com/documents/?uuid=03eab302-cbf8-43bc-a1d4-14ac2bc03b9c"]}],"mendeley":{"formattedCitation":"(Bystrova et al., 2009)","plainTextFormattedCitation":"(Bystrova et al., 2009)","previouslyFormattedCitation":"(Bystrova et al., 2009)"},"properties":{"noteIndex":0},"schema":"https://github.com/citation-style-language/schema/raw/master/csl-citation.json"}</w:instrText>
      </w:r>
      <w:r w:rsidR="0028602F" w:rsidRPr="00DD4667">
        <w:rPr>
          <w:rFonts w:ascii="Times New Roman" w:hAnsi="Times New Roman" w:cs="Times New Roman"/>
          <w:sz w:val="24"/>
          <w:szCs w:val="24"/>
          <w:lang w:val="id-ID"/>
        </w:rPr>
        <w:fldChar w:fldCharType="separate"/>
      </w:r>
      <w:r w:rsidR="0028602F" w:rsidRPr="00DD4667">
        <w:rPr>
          <w:rFonts w:ascii="Times New Roman" w:hAnsi="Times New Roman" w:cs="Times New Roman"/>
          <w:noProof/>
          <w:sz w:val="24"/>
          <w:szCs w:val="24"/>
          <w:lang w:val="id-ID"/>
        </w:rPr>
        <w:t>(Bystrova et al., 2009)</w:t>
      </w:r>
      <w:r w:rsidR="0028602F" w:rsidRPr="00DD4667">
        <w:rPr>
          <w:rFonts w:ascii="Times New Roman" w:hAnsi="Times New Roman" w:cs="Times New Roman"/>
          <w:sz w:val="24"/>
          <w:szCs w:val="24"/>
          <w:lang w:val="id-ID"/>
        </w:rPr>
        <w:fldChar w:fldCharType="end"/>
      </w:r>
      <w:r w:rsidR="0028602F" w:rsidRPr="00DD4667">
        <w:rPr>
          <w:rFonts w:ascii="Times New Roman" w:hAnsi="Times New Roman" w:cs="Times New Roman"/>
          <w:sz w:val="24"/>
          <w:szCs w:val="24"/>
          <w:lang w:val="id-ID"/>
        </w:rPr>
        <w:t xml:space="preserve">. This was caused by exclusive breastfeeding is not common practice in Russia. </w:t>
      </w:r>
      <w:r w:rsidR="00157BD1" w:rsidRPr="00DD4667">
        <w:rPr>
          <w:rFonts w:ascii="Times New Roman" w:hAnsi="Times New Roman" w:cs="Times New Roman"/>
          <w:sz w:val="24"/>
          <w:szCs w:val="24"/>
          <w:lang w:val="id-ID"/>
        </w:rPr>
        <w:t xml:space="preserve">Besides, the result of study in India shows </w:t>
      </w:r>
      <w:r w:rsidR="001A6C97" w:rsidRPr="00DD4667">
        <w:rPr>
          <w:rFonts w:ascii="Times New Roman" w:hAnsi="Times New Roman" w:cs="Times New Roman"/>
          <w:sz w:val="24"/>
          <w:szCs w:val="24"/>
          <w:lang w:val="id-ID"/>
        </w:rPr>
        <w:t xml:space="preserve">that 59,66% of 590 primigravida mothers showed fair quality of knowledge about breastfeeding meskipun mereka menghadiri kelas antenatal </w:t>
      </w:r>
      <w:r w:rsidR="001A6C97" w:rsidRPr="00DD4667">
        <w:rPr>
          <w:rFonts w:ascii="Times New Roman" w:hAnsi="Times New Roman" w:cs="Times New Roman"/>
          <w:sz w:val="24"/>
          <w:szCs w:val="24"/>
          <w:lang w:val="id-ID"/>
        </w:rPr>
        <w:fldChar w:fldCharType="begin" w:fldLock="1"/>
      </w:r>
      <w:r w:rsidR="001A6C97" w:rsidRPr="00DD4667">
        <w:rPr>
          <w:rFonts w:ascii="Times New Roman" w:hAnsi="Times New Roman" w:cs="Times New Roman"/>
          <w:sz w:val="24"/>
          <w:szCs w:val="24"/>
          <w:lang w:val="id-ID"/>
        </w:rPr>
        <w:instrText>ADDIN CSL_CITATION {"citationItems":[{"id":"ITEM-1","itemData":{"DOI":"10.3329/bjms.v11i4.12603","ISSN":"22234721","abstract":"Background: Breast feeding, the most natural way of infant feeding to satisfy nutritional, metabolic and psychological needs of the baby. Objectives: To assess the knowledge of breast feeding among primi- gravida mothers attending ante-natal clinic and to determine the association between socio-demographic variables with their knowledge. Materials and Methods: Hospital based cross sectional study was conducted at Ante-natal clinic of Krishna Hospital and Medical Research Center, Karad district Satara. Pre-tested structured proforma used to collect information from 590 married primi gravid mothers attending anti-natal clinic during study period by utilizing personal interview method. Statistical Analysis: socio-demographic frequency percentage distribution, knowledge scoreing and statistical association was analysed by using chi-square test. Results: Out of 590 primi gravida mothers,59.66{%} showed fair quality of knowledge about breast feeding. knowledge about rooming in, family support for breast feeding {&amp;} burping after breast feeding was 97.7{%}, 95.4{%}, 93.5{%} however weaning, colostrums feed, hazards of bottle feeding and prelactal food was 84{%}, 82.7{%},75.5{%} and 54{%} respectively. Statistical association was existed between age, education, religion, socio-economic status {&amp;} occupation of respondents with their knowledge about breast feeding (?2=151.52, p &lt; 0.0001*;?2=211.27,p&lt;0.0001*;?2=133.91,p &lt; 0.0001*;?2=35.59,p &lt; 0.0001* and?2=131.04,p&lt;0.0001*) respectively. Conclusion: knowledge of breast feeding among primi gravida mothers attending ANC clinic was of fair in quality.","author":[{"dropping-particle":"V.","family":"Mohite","given":"R.","non-dropping-particle":"","parse-names":false,"suffix":""},{"dropping-particle":"","family":"Mohite","given":"V. R.","non-dropping-particle":"","parse-names":false,"suffix":""},{"dropping-particle":"V.","family":"Kakade","given":"S.","non-dropping-particle":"","parse-names":false,"suffix":""}],"container-title":"Bangladesh Journal of Medical Science","id":"ITEM-1","issue":"4","issued":{"date-parts":[["2012"]]},"page":"312-316","title":"Knowledge of Breastfeeding among Primigravida Mothers","type":"article-journal","volume":"11"},"uris":["http://www.mendeley.com/documents/?uuid=3ecc5c40-834b-4a93-8268-2883dda8584f"]}],"mendeley":{"formattedCitation":"(Mohite et al., 2012)","plainTextFormattedCitation":"(Mohite et al., 2012)"},"properties":{"noteIndex":0},"schema":"https://github.com/citation-style-language/schema/raw/master/csl-citation.json"}</w:instrText>
      </w:r>
      <w:r w:rsidR="001A6C97" w:rsidRPr="00DD4667">
        <w:rPr>
          <w:rFonts w:ascii="Times New Roman" w:hAnsi="Times New Roman" w:cs="Times New Roman"/>
          <w:sz w:val="24"/>
          <w:szCs w:val="24"/>
          <w:lang w:val="id-ID"/>
        </w:rPr>
        <w:fldChar w:fldCharType="separate"/>
      </w:r>
      <w:r w:rsidR="001A6C97" w:rsidRPr="00DD4667">
        <w:rPr>
          <w:rFonts w:ascii="Times New Roman" w:hAnsi="Times New Roman" w:cs="Times New Roman"/>
          <w:noProof/>
          <w:sz w:val="24"/>
          <w:szCs w:val="24"/>
          <w:lang w:val="id-ID"/>
        </w:rPr>
        <w:t>(Mohite et al., 2012)</w:t>
      </w:r>
      <w:r w:rsidR="001A6C97" w:rsidRPr="00DD4667">
        <w:rPr>
          <w:rFonts w:ascii="Times New Roman" w:hAnsi="Times New Roman" w:cs="Times New Roman"/>
          <w:sz w:val="24"/>
          <w:szCs w:val="24"/>
          <w:lang w:val="id-ID"/>
        </w:rPr>
        <w:fldChar w:fldCharType="end"/>
      </w:r>
      <w:r w:rsidR="001A6C97" w:rsidRPr="00DD4667">
        <w:rPr>
          <w:rFonts w:ascii="Times New Roman" w:hAnsi="Times New Roman" w:cs="Times New Roman"/>
          <w:sz w:val="24"/>
          <w:szCs w:val="24"/>
          <w:lang w:val="id-ID"/>
        </w:rPr>
        <w:t>. Whereas, breastfeeding knowledge influenced attitude, which in turn affected behaviour.</w:t>
      </w:r>
      <w:r w:rsidR="00325BF6" w:rsidRPr="00DD4667">
        <w:rPr>
          <w:rFonts w:ascii="Times New Roman" w:hAnsi="Times New Roman" w:cs="Times New Roman"/>
          <w:sz w:val="24"/>
          <w:szCs w:val="24"/>
          <w:lang w:val="id-ID"/>
        </w:rPr>
        <w:t xml:space="preserve"> </w:t>
      </w:r>
      <w:r w:rsidR="001A6C97" w:rsidRPr="00DD4667">
        <w:rPr>
          <w:rFonts w:ascii="Times New Roman" w:hAnsi="Times New Roman" w:cs="Times New Roman"/>
          <w:sz w:val="24"/>
          <w:szCs w:val="24"/>
          <w:lang w:val="id-ID"/>
        </w:rPr>
        <w:t xml:space="preserve">The education </w:t>
      </w:r>
      <w:r w:rsidR="00325BF6" w:rsidRPr="00DD4667">
        <w:rPr>
          <w:rFonts w:ascii="Times New Roman" w:hAnsi="Times New Roman" w:cs="Times New Roman"/>
          <w:sz w:val="24"/>
          <w:szCs w:val="24"/>
          <w:lang w:val="id-ID"/>
        </w:rPr>
        <w:t xml:space="preserve">raises the breastfeeding knowledge and positive attitude towards breastfeeding; increasing rate of when breastfeeding </w:t>
      </w:r>
      <w:r w:rsidR="00325BF6" w:rsidRPr="00DD4667">
        <w:rPr>
          <w:rFonts w:ascii="Times New Roman" w:hAnsi="Times New Roman" w:cs="Times New Roman"/>
          <w:sz w:val="24"/>
          <w:szCs w:val="24"/>
          <w:lang w:val="id-ID"/>
        </w:rPr>
        <w:lastRenderedPageBreak/>
        <w:t>begins will also increase rate of exclusive breastfeeding. Higher breastfeeding knowledge led a mre positive attitude, higher rooming-in and breastfeeding rates for the cases involved.</w:t>
      </w:r>
    </w:p>
    <w:p w:rsidR="0028602F" w:rsidRPr="00DD4667" w:rsidRDefault="0028602F" w:rsidP="00B91F5B">
      <w:pPr>
        <w:spacing w:after="0" w:line="480" w:lineRule="auto"/>
        <w:jc w:val="both"/>
        <w:rPr>
          <w:rFonts w:ascii="Times New Roman" w:hAnsi="Times New Roman" w:cs="Times New Roman"/>
          <w:sz w:val="24"/>
          <w:szCs w:val="24"/>
        </w:rPr>
      </w:pPr>
    </w:p>
    <w:p w:rsidR="005A67CF" w:rsidRPr="00DD4667" w:rsidRDefault="00FC6AB0" w:rsidP="00B91F5B">
      <w:pPr>
        <w:spacing w:after="0" w:line="480" w:lineRule="auto"/>
        <w:jc w:val="both"/>
        <w:rPr>
          <w:rFonts w:ascii="Times New Roman" w:hAnsi="Times New Roman" w:cs="Times New Roman"/>
          <w:b/>
          <w:sz w:val="24"/>
          <w:szCs w:val="24"/>
        </w:rPr>
      </w:pPr>
      <w:r w:rsidRPr="00DD4667">
        <w:rPr>
          <w:rFonts w:ascii="Times New Roman" w:hAnsi="Times New Roman" w:cs="Times New Roman"/>
          <w:b/>
          <w:sz w:val="24"/>
          <w:szCs w:val="24"/>
        </w:rPr>
        <w:t>CONCLUSSION</w:t>
      </w:r>
    </w:p>
    <w:p w:rsidR="0093750D" w:rsidRPr="00DD4667" w:rsidRDefault="003C7AF7" w:rsidP="00B91F5B">
      <w:pPr>
        <w:spacing w:after="0" w:line="480" w:lineRule="auto"/>
        <w:jc w:val="both"/>
        <w:rPr>
          <w:rFonts w:ascii="Times New Roman" w:hAnsi="Times New Roman" w:cs="Times New Roman"/>
          <w:sz w:val="24"/>
          <w:szCs w:val="24"/>
          <w:lang w:val="id-ID"/>
        </w:rPr>
      </w:pPr>
      <w:r w:rsidRPr="00DD4667">
        <w:rPr>
          <w:rFonts w:ascii="Times New Roman" w:hAnsi="Times New Roman" w:cs="Times New Roman"/>
          <w:sz w:val="24"/>
          <w:szCs w:val="24"/>
        </w:rPr>
        <w:tab/>
      </w:r>
      <w:r w:rsidR="00325BF6" w:rsidRPr="00DD4667">
        <w:rPr>
          <w:rFonts w:ascii="Times New Roman" w:hAnsi="Times New Roman" w:cs="Times New Roman"/>
          <w:sz w:val="24"/>
          <w:szCs w:val="24"/>
          <w:lang w:val="id-ID"/>
        </w:rPr>
        <w:t>Berdasarkan literature review ini dapat disimpulkan bahwa antenatal breastfeeding education programme and rooming-in dapat meningka</w:t>
      </w:r>
      <w:r w:rsidR="002C799B" w:rsidRPr="00DD4667">
        <w:rPr>
          <w:rFonts w:ascii="Times New Roman" w:hAnsi="Times New Roman" w:cs="Times New Roman"/>
          <w:sz w:val="24"/>
          <w:szCs w:val="24"/>
          <w:lang w:val="id-ID"/>
        </w:rPr>
        <w:t xml:space="preserve">tkan pengetahuan </w:t>
      </w:r>
      <w:r w:rsidR="0093750D" w:rsidRPr="00DD4667">
        <w:rPr>
          <w:rFonts w:ascii="Times New Roman" w:hAnsi="Times New Roman" w:cs="Times New Roman"/>
          <w:sz w:val="24"/>
          <w:szCs w:val="24"/>
          <w:lang w:val="id-ID"/>
        </w:rPr>
        <w:t xml:space="preserve">women tentang breasfeeding dan dapat meningkatkan pemberian ASI oleh ibu kepada bayinya. Rooming-in juga diketahui aman dan dapat menurunkantingkat morbiditas pada ibu dengan kondisi sakit (diabetes) ataupun bayi dengan kondisi lemah (jaundice). The future study should investigate modification to antenatal education </w:t>
      </w:r>
      <w:r w:rsidR="001A4D65" w:rsidRPr="00DD4667">
        <w:rPr>
          <w:rFonts w:ascii="Times New Roman" w:hAnsi="Times New Roman" w:cs="Times New Roman"/>
          <w:sz w:val="24"/>
          <w:szCs w:val="24"/>
          <w:lang w:val="id-ID"/>
        </w:rPr>
        <w:t xml:space="preserve">and rooming-in </w:t>
      </w:r>
      <w:r w:rsidR="0093750D" w:rsidRPr="00DD4667">
        <w:rPr>
          <w:rFonts w:ascii="Times New Roman" w:hAnsi="Times New Roman" w:cs="Times New Roman"/>
          <w:sz w:val="24"/>
          <w:szCs w:val="24"/>
          <w:lang w:val="id-ID"/>
        </w:rPr>
        <w:t>that may achieve longer durations of breastfeeding in different types of populations.</w:t>
      </w:r>
    </w:p>
    <w:p w:rsidR="00FC6AB0" w:rsidRPr="00DD4667" w:rsidRDefault="00FC6AB0" w:rsidP="00B91F5B">
      <w:pPr>
        <w:spacing w:after="0" w:line="480" w:lineRule="auto"/>
        <w:jc w:val="both"/>
        <w:rPr>
          <w:rFonts w:ascii="Times New Roman" w:hAnsi="Times New Roman" w:cs="Times New Roman"/>
          <w:b/>
          <w:sz w:val="24"/>
          <w:szCs w:val="24"/>
        </w:rPr>
      </w:pPr>
    </w:p>
    <w:p w:rsidR="005A67CF" w:rsidRPr="00DD4667" w:rsidRDefault="00FC6AB0" w:rsidP="00B91F5B">
      <w:pPr>
        <w:spacing w:after="0" w:line="480" w:lineRule="auto"/>
        <w:jc w:val="both"/>
        <w:rPr>
          <w:rFonts w:ascii="Times New Roman" w:hAnsi="Times New Roman" w:cs="Times New Roman"/>
          <w:b/>
          <w:sz w:val="24"/>
          <w:szCs w:val="24"/>
          <w:lang w:val="id-ID"/>
        </w:rPr>
      </w:pPr>
      <w:r w:rsidRPr="00DD4667">
        <w:rPr>
          <w:rFonts w:ascii="Times New Roman" w:hAnsi="Times New Roman" w:cs="Times New Roman"/>
          <w:b/>
          <w:sz w:val="24"/>
          <w:szCs w:val="24"/>
        </w:rPr>
        <w:t>REFERENCE</w:t>
      </w:r>
      <w:r w:rsidRPr="00DD4667">
        <w:rPr>
          <w:rFonts w:ascii="Times New Roman" w:hAnsi="Times New Roman" w:cs="Times New Roman"/>
          <w:b/>
          <w:sz w:val="24"/>
          <w:szCs w:val="24"/>
          <w:lang w:val="id-ID"/>
        </w:rPr>
        <w:t>S</w:t>
      </w:r>
    </w:p>
    <w:p w:rsidR="001A6C97" w:rsidRPr="00DD4667" w:rsidRDefault="00FC6AB0" w:rsidP="001A6C9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D4667">
        <w:rPr>
          <w:rFonts w:ascii="Times New Roman" w:hAnsi="Times New Roman" w:cs="Times New Roman"/>
          <w:b/>
          <w:sz w:val="24"/>
          <w:szCs w:val="24"/>
          <w:lang w:val="id-ID"/>
        </w:rPr>
        <w:fldChar w:fldCharType="begin" w:fldLock="1"/>
      </w:r>
      <w:r w:rsidRPr="00DD4667">
        <w:rPr>
          <w:rFonts w:ascii="Times New Roman" w:hAnsi="Times New Roman" w:cs="Times New Roman"/>
          <w:b/>
          <w:sz w:val="24"/>
          <w:szCs w:val="24"/>
          <w:lang w:val="id-ID"/>
        </w:rPr>
        <w:instrText xml:space="preserve">ADDIN Mendeley Bibliography CSL_BIBLIOGRAPHY </w:instrText>
      </w:r>
      <w:r w:rsidRPr="00DD4667">
        <w:rPr>
          <w:rFonts w:ascii="Times New Roman" w:hAnsi="Times New Roman" w:cs="Times New Roman"/>
          <w:b/>
          <w:sz w:val="24"/>
          <w:szCs w:val="24"/>
          <w:lang w:val="id-ID"/>
        </w:rPr>
        <w:fldChar w:fldCharType="separate"/>
      </w:r>
      <w:r w:rsidR="001A6C97" w:rsidRPr="00DD4667">
        <w:rPr>
          <w:rFonts w:ascii="Times New Roman" w:hAnsi="Times New Roman" w:cs="Times New Roman"/>
          <w:noProof/>
          <w:sz w:val="24"/>
          <w:szCs w:val="24"/>
        </w:rPr>
        <w:t xml:space="preserve">Artieta-Pinedo, I., Paz-Pascual, C., Grandes, G., Bacigalupe, A., Payo, J., &amp; Montoya, I. (2013). Antenatal Education and Breastfeeding in a Cohort of Primiparas. </w:t>
      </w:r>
      <w:r w:rsidR="001A6C97" w:rsidRPr="00DD4667">
        <w:rPr>
          <w:rFonts w:ascii="Times New Roman" w:hAnsi="Times New Roman" w:cs="Times New Roman"/>
          <w:i/>
          <w:iCs/>
          <w:noProof/>
          <w:sz w:val="24"/>
          <w:szCs w:val="24"/>
        </w:rPr>
        <w:t>Journal of Advanced Nursing</w:t>
      </w:r>
      <w:r w:rsidR="001A6C97" w:rsidRPr="00DD4667">
        <w:rPr>
          <w:rFonts w:ascii="Times New Roman" w:hAnsi="Times New Roman" w:cs="Times New Roman"/>
          <w:noProof/>
          <w:sz w:val="24"/>
          <w:szCs w:val="24"/>
        </w:rPr>
        <w:t xml:space="preserve">, </w:t>
      </w:r>
      <w:r w:rsidR="001A6C97" w:rsidRPr="00DD4667">
        <w:rPr>
          <w:rFonts w:ascii="Times New Roman" w:hAnsi="Times New Roman" w:cs="Times New Roman"/>
          <w:i/>
          <w:iCs/>
          <w:noProof/>
          <w:sz w:val="24"/>
          <w:szCs w:val="24"/>
        </w:rPr>
        <w:t>69</w:t>
      </w:r>
      <w:r w:rsidR="001A6C97" w:rsidRPr="00DD4667">
        <w:rPr>
          <w:rFonts w:ascii="Times New Roman" w:hAnsi="Times New Roman" w:cs="Times New Roman"/>
          <w:noProof/>
          <w:sz w:val="24"/>
          <w:szCs w:val="24"/>
        </w:rPr>
        <w:t>(7), 1607–1617. https://doi.org/10.1111/jan.12022</w:t>
      </w:r>
    </w:p>
    <w:p w:rsidR="001A6C97" w:rsidRPr="00DD4667" w:rsidRDefault="001A6C97" w:rsidP="001A6C9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D4667">
        <w:rPr>
          <w:rFonts w:ascii="Times New Roman" w:hAnsi="Times New Roman" w:cs="Times New Roman"/>
          <w:noProof/>
          <w:sz w:val="24"/>
          <w:szCs w:val="24"/>
        </w:rPr>
        <w:t xml:space="preserve">Brown, A., &amp; Davies, R. (2014). Fathers’ Experiences of Supporting Breastfeeding: Challenges for Breastfeeding Promotion and Education. </w:t>
      </w:r>
      <w:r w:rsidRPr="00DD4667">
        <w:rPr>
          <w:rFonts w:ascii="Times New Roman" w:hAnsi="Times New Roman" w:cs="Times New Roman"/>
          <w:i/>
          <w:iCs/>
          <w:noProof/>
          <w:sz w:val="24"/>
          <w:szCs w:val="24"/>
        </w:rPr>
        <w:t>Maternal and Child Nutrition</w:t>
      </w:r>
      <w:r w:rsidRPr="00DD4667">
        <w:rPr>
          <w:rFonts w:ascii="Times New Roman" w:hAnsi="Times New Roman" w:cs="Times New Roman"/>
          <w:noProof/>
          <w:sz w:val="24"/>
          <w:szCs w:val="24"/>
        </w:rPr>
        <w:t xml:space="preserve">, </w:t>
      </w:r>
      <w:r w:rsidRPr="00DD4667">
        <w:rPr>
          <w:rFonts w:ascii="Times New Roman" w:hAnsi="Times New Roman" w:cs="Times New Roman"/>
          <w:i/>
          <w:iCs/>
          <w:noProof/>
          <w:sz w:val="24"/>
          <w:szCs w:val="24"/>
        </w:rPr>
        <w:t>10</w:t>
      </w:r>
      <w:r w:rsidRPr="00DD4667">
        <w:rPr>
          <w:rFonts w:ascii="Times New Roman" w:hAnsi="Times New Roman" w:cs="Times New Roman"/>
          <w:noProof/>
          <w:sz w:val="24"/>
          <w:szCs w:val="24"/>
        </w:rPr>
        <w:t>(4), 510–526. https://doi.org/10.1111/mcn.12129</w:t>
      </w:r>
    </w:p>
    <w:p w:rsidR="001A6C97" w:rsidRPr="00DD4667" w:rsidRDefault="001A6C97" w:rsidP="001A6C9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D4667">
        <w:rPr>
          <w:rFonts w:ascii="Times New Roman" w:hAnsi="Times New Roman" w:cs="Times New Roman"/>
          <w:noProof/>
          <w:sz w:val="24"/>
          <w:szCs w:val="24"/>
        </w:rPr>
        <w:t xml:space="preserve">Bystrova, K., Ivanova, V., Edhborg, M., Matthiesen, A.-S., Ransjo-Arvidson, A. B., Mukhamedrakhimov, R., … Widstrom, A. M. (2009). Early Contact Versus Separation: Effects on Mother-Infant Interaction One Year Later. </w:t>
      </w:r>
      <w:r w:rsidRPr="00DD4667">
        <w:rPr>
          <w:rFonts w:ascii="Times New Roman" w:hAnsi="Times New Roman" w:cs="Times New Roman"/>
          <w:i/>
          <w:iCs/>
          <w:noProof/>
          <w:sz w:val="24"/>
          <w:szCs w:val="24"/>
        </w:rPr>
        <w:t>Birth</w:t>
      </w:r>
      <w:r w:rsidRPr="00DD4667">
        <w:rPr>
          <w:rFonts w:ascii="Times New Roman" w:hAnsi="Times New Roman" w:cs="Times New Roman"/>
          <w:noProof/>
          <w:sz w:val="24"/>
          <w:szCs w:val="24"/>
        </w:rPr>
        <w:t xml:space="preserve">, </w:t>
      </w:r>
      <w:r w:rsidRPr="00DD4667">
        <w:rPr>
          <w:rFonts w:ascii="Times New Roman" w:hAnsi="Times New Roman" w:cs="Times New Roman"/>
          <w:i/>
          <w:iCs/>
          <w:noProof/>
          <w:sz w:val="24"/>
          <w:szCs w:val="24"/>
        </w:rPr>
        <w:t>36</w:t>
      </w:r>
      <w:r w:rsidRPr="00DD4667">
        <w:rPr>
          <w:rFonts w:ascii="Times New Roman" w:hAnsi="Times New Roman" w:cs="Times New Roman"/>
          <w:noProof/>
          <w:sz w:val="24"/>
          <w:szCs w:val="24"/>
        </w:rPr>
        <w:t>(2), 97–109. https://doi.org/10.1111/j.1523-536X.2009.00307.x</w:t>
      </w:r>
    </w:p>
    <w:p w:rsidR="001A6C97" w:rsidRPr="00DD4667" w:rsidRDefault="001A6C97" w:rsidP="001A6C9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D4667">
        <w:rPr>
          <w:rFonts w:ascii="Times New Roman" w:hAnsi="Times New Roman" w:cs="Times New Roman"/>
          <w:noProof/>
          <w:sz w:val="24"/>
          <w:szCs w:val="24"/>
        </w:rPr>
        <w:t xml:space="preserve">Chiou, S. T., Chen, L. C., Yeh, H., Wu, S. R., &amp; Chien, L. Y. (2014). Early Skin-to-Skin Contact, Rooming-in, and Breastfeeding: A Comparison of the 2004 and 2011 National </w:t>
      </w:r>
      <w:r w:rsidRPr="00DD4667">
        <w:rPr>
          <w:rFonts w:ascii="Times New Roman" w:hAnsi="Times New Roman" w:cs="Times New Roman"/>
          <w:noProof/>
          <w:sz w:val="24"/>
          <w:szCs w:val="24"/>
        </w:rPr>
        <w:lastRenderedPageBreak/>
        <w:t xml:space="preserve">Surveys in Taiwan. </w:t>
      </w:r>
      <w:r w:rsidRPr="00DD4667">
        <w:rPr>
          <w:rFonts w:ascii="Times New Roman" w:hAnsi="Times New Roman" w:cs="Times New Roman"/>
          <w:i/>
          <w:iCs/>
          <w:noProof/>
          <w:sz w:val="24"/>
          <w:szCs w:val="24"/>
        </w:rPr>
        <w:t>Birth</w:t>
      </w:r>
      <w:r w:rsidRPr="00DD4667">
        <w:rPr>
          <w:rFonts w:ascii="Times New Roman" w:hAnsi="Times New Roman" w:cs="Times New Roman"/>
          <w:noProof/>
          <w:sz w:val="24"/>
          <w:szCs w:val="24"/>
        </w:rPr>
        <w:t xml:space="preserve">, </w:t>
      </w:r>
      <w:r w:rsidRPr="00DD4667">
        <w:rPr>
          <w:rFonts w:ascii="Times New Roman" w:hAnsi="Times New Roman" w:cs="Times New Roman"/>
          <w:i/>
          <w:iCs/>
          <w:noProof/>
          <w:sz w:val="24"/>
          <w:szCs w:val="24"/>
        </w:rPr>
        <w:t>41</w:t>
      </w:r>
      <w:r w:rsidRPr="00DD4667">
        <w:rPr>
          <w:rFonts w:ascii="Times New Roman" w:hAnsi="Times New Roman" w:cs="Times New Roman"/>
          <w:noProof/>
          <w:sz w:val="24"/>
          <w:szCs w:val="24"/>
        </w:rPr>
        <w:t>(1), 33–38. https://doi.org/10.1111/birt.12090</w:t>
      </w:r>
    </w:p>
    <w:p w:rsidR="001A6C97" w:rsidRPr="00DD4667" w:rsidRDefault="001A6C97" w:rsidP="001A6C9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D4667">
        <w:rPr>
          <w:rFonts w:ascii="Times New Roman" w:hAnsi="Times New Roman" w:cs="Times New Roman"/>
          <w:noProof/>
          <w:sz w:val="24"/>
          <w:szCs w:val="24"/>
        </w:rPr>
        <w:t>KementrianKesehatanRepublikIndonesia. (2011). Refleksi Hari Ibu: Skenario Percepatan Penurunan Angka Kematian Ibu. Retrieved from http://www.kesehatanibu.depkes.go.id/archives/335</w:t>
      </w:r>
    </w:p>
    <w:p w:rsidR="001A6C97" w:rsidRPr="00DD4667" w:rsidRDefault="001A6C97" w:rsidP="001A6C9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D4667">
        <w:rPr>
          <w:rFonts w:ascii="Times New Roman" w:hAnsi="Times New Roman" w:cs="Times New Roman"/>
          <w:noProof/>
          <w:sz w:val="24"/>
          <w:szCs w:val="24"/>
        </w:rPr>
        <w:t xml:space="preserve">Lin, C. H., Kuo, S. C., Lin, K. C., &amp; Chang, T. Y. (2008). Evaluating Effects of A Prenatal Breastfeeding Education Programme on Women with Caesarean Delivery in Taiwan. </w:t>
      </w:r>
      <w:r w:rsidRPr="00DD4667">
        <w:rPr>
          <w:rFonts w:ascii="Times New Roman" w:hAnsi="Times New Roman" w:cs="Times New Roman"/>
          <w:i/>
          <w:iCs/>
          <w:noProof/>
          <w:sz w:val="24"/>
          <w:szCs w:val="24"/>
        </w:rPr>
        <w:t>Journal of Clinical Nursing</w:t>
      </w:r>
      <w:r w:rsidRPr="00DD4667">
        <w:rPr>
          <w:rFonts w:ascii="Times New Roman" w:hAnsi="Times New Roman" w:cs="Times New Roman"/>
          <w:noProof/>
          <w:sz w:val="24"/>
          <w:szCs w:val="24"/>
        </w:rPr>
        <w:t xml:space="preserve">, </w:t>
      </w:r>
      <w:r w:rsidRPr="00DD4667">
        <w:rPr>
          <w:rFonts w:ascii="Times New Roman" w:hAnsi="Times New Roman" w:cs="Times New Roman"/>
          <w:i/>
          <w:iCs/>
          <w:noProof/>
          <w:sz w:val="24"/>
          <w:szCs w:val="24"/>
        </w:rPr>
        <w:t>17</w:t>
      </w:r>
      <w:r w:rsidRPr="00DD4667">
        <w:rPr>
          <w:rFonts w:ascii="Times New Roman" w:hAnsi="Times New Roman" w:cs="Times New Roman"/>
          <w:noProof/>
          <w:sz w:val="24"/>
          <w:szCs w:val="24"/>
        </w:rPr>
        <w:t>(21), 2838–2845. https://doi.org/10.1111/j.1365-2702.2008.02289.x</w:t>
      </w:r>
    </w:p>
    <w:p w:rsidR="001A6C97" w:rsidRPr="00DD4667" w:rsidRDefault="001A6C97" w:rsidP="001A6C9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D4667">
        <w:rPr>
          <w:rFonts w:ascii="Times New Roman" w:hAnsi="Times New Roman" w:cs="Times New Roman"/>
          <w:noProof/>
          <w:sz w:val="24"/>
          <w:szCs w:val="24"/>
        </w:rPr>
        <w:t xml:space="preserve">Mohite, R. V., Mohite, V. R., &amp; Kakade, S. V. (2012). Knowledge of Breastfeeding among Primigravida Mothers. </w:t>
      </w:r>
      <w:r w:rsidRPr="00DD4667">
        <w:rPr>
          <w:rFonts w:ascii="Times New Roman" w:hAnsi="Times New Roman" w:cs="Times New Roman"/>
          <w:i/>
          <w:iCs/>
          <w:noProof/>
          <w:sz w:val="24"/>
          <w:szCs w:val="24"/>
        </w:rPr>
        <w:t>Bangladesh Journal of Medical Science</w:t>
      </w:r>
      <w:r w:rsidRPr="00DD4667">
        <w:rPr>
          <w:rFonts w:ascii="Times New Roman" w:hAnsi="Times New Roman" w:cs="Times New Roman"/>
          <w:noProof/>
          <w:sz w:val="24"/>
          <w:szCs w:val="24"/>
        </w:rPr>
        <w:t xml:space="preserve">, </w:t>
      </w:r>
      <w:r w:rsidRPr="00DD4667">
        <w:rPr>
          <w:rFonts w:ascii="Times New Roman" w:hAnsi="Times New Roman" w:cs="Times New Roman"/>
          <w:i/>
          <w:iCs/>
          <w:noProof/>
          <w:sz w:val="24"/>
          <w:szCs w:val="24"/>
        </w:rPr>
        <w:t>11</w:t>
      </w:r>
      <w:r w:rsidRPr="00DD4667">
        <w:rPr>
          <w:rFonts w:ascii="Times New Roman" w:hAnsi="Times New Roman" w:cs="Times New Roman"/>
          <w:noProof/>
          <w:sz w:val="24"/>
          <w:szCs w:val="24"/>
        </w:rPr>
        <w:t>(4), 312–316. https://doi.org/10.3329/bjms.v11i4.12603</w:t>
      </w:r>
    </w:p>
    <w:p w:rsidR="001A6C97" w:rsidRPr="00DD4667" w:rsidRDefault="001A6C97" w:rsidP="001A6C9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D4667">
        <w:rPr>
          <w:rFonts w:ascii="Times New Roman" w:hAnsi="Times New Roman" w:cs="Times New Roman"/>
          <w:noProof/>
          <w:sz w:val="24"/>
          <w:szCs w:val="24"/>
        </w:rPr>
        <w:t xml:space="preserve">Stage, E., Mathiesen, E. R., Emmersen, P. B., Greisen, G., &amp; Damm, P. (2010). Diabetic Mothers and Their Newborn Infants - Rooming-in and Neonatal Morbidity. </w:t>
      </w:r>
      <w:r w:rsidRPr="00DD4667">
        <w:rPr>
          <w:rFonts w:ascii="Times New Roman" w:hAnsi="Times New Roman" w:cs="Times New Roman"/>
          <w:i/>
          <w:iCs/>
          <w:noProof/>
          <w:sz w:val="24"/>
          <w:szCs w:val="24"/>
        </w:rPr>
        <w:t>Acta Paediatrica, International Journal of Paediatrics</w:t>
      </w:r>
      <w:r w:rsidRPr="00DD4667">
        <w:rPr>
          <w:rFonts w:ascii="Times New Roman" w:hAnsi="Times New Roman" w:cs="Times New Roman"/>
          <w:noProof/>
          <w:sz w:val="24"/>
          <w:szCs w:val="24"/>
        </w:rPr>
        <w:t xml:space="preserve">, </w:t>
      </w:r>
      <w:r w:rsidRPr="00DD4667">
        <w:rPr>
          <w:rFonts w:ascii="Times New Roman" w:hAnsi="Times New Roman" w:cs="Times New Roman"/>
          <w:i/>
          <w:iCs/>
          <w:noProof/>
          <w:sz w:val="24"/>
          <w:szCs w:val="24"/>
        </w:rPr>
        <w:t>99</w:t>
      </w:r>
      <w:r w:rsidRPr="00DD4667">
        <w:rPr>
          <w:rFonts w:ascii="Times New Roman" w:hAnsi="Times New Roman" w:cs="Times New Roman"/>
          <w:noProof/>
          <w:sz w:val="24"/>
          <w:szCs w:val="24"/>
        </w:rPr>
        <w:t>(7), 997–999. https://doi.org/10.1111/j.1651-2227.2010.01779.x</w:t>
      </w:r>
    </w:p>
    <w:p w:rsidR="001A6C97" w:rsidRPr="00DD4667" w:rsidRDefault="001A6C97" w:rsidP="001A6C9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D4667">
        <w:rPr>
          <w:rFonts w:ascii="Times New Roman" w:hAnsi="Times New Roman" w:cs="Times New Roman"/>
          <w:noProof/>
          <w:sz w:val="24"/>
          <w:szCs w:val="24"/>
        </w:rPr>
        <w:t xml:space="preserve">Stolzer, J. M., &amp; Hossain, S. A. (2014). Breastfeeding Education: A Physician and Patient Assessment. </w:t>
      </w:r>
      <w:r w:rsidRPr="00DD4667">
        <w:rPr>
          <w:rFonts w:ascii="Times New Roman" w:hAnsi="Times New Roman" w:cs="Times New Roman"/>
          <w:i/>
          <w:iCs/>
          <w:noProof/>
          <w:sz w:val="24"/>
          <w:szCs w:val="24"/>
        </w:rPr>
        <w:t>Child Development Research</w:t>
      </w:r>
      <w:r w:rsidRPr="00DD4667">
        <w:rPr>
          <w:rFonts w:ascii="Times New Roman" w:hAnsi="Times New Roman" w:cs="Times New Roman"/>
          <w:noProof/>
          <w:sz w:val="24"/>
          <w:szCs w:val="24"/>
        </w:rPr>
        <w:t xml:space="preserve">, </w:t>
      </w:r>
      <w:r w:rsidRPr="00DD4667">
        <w:rPr>
          <w:rFonts w:ascii="Times New Roman" w:hAnsi="Times New Roman" w:cs="Times New Roman"/>
          <w:i/>
          <w:iCs/>
          <w:noProof/>
          <w:sz w:val="24"/>
          <w:szCs w:val="24"/>
        </w:rPr>
        <w:t>2014</w:t>
      </w:r>
      <w:r w:rsidRPr="00DD4667">
        <w:rPr>
          <w:rFonts w:ascii="Times New Roman" w:hAnsi="Times New Roman" w:cs="Times New Roman"/>
          <w:noProof/>
          <w:sz w:val="24"/>
          <w:szCs w:val="24"/>
        </w:rPr>
        <w:t>, 1–6. https://doi.org/http://dx.doi.org/10.1155/2014/413053 Research</w:t>
      </w:r>
    </w:p>
    <w:p w:rsidR="001A6C97" w:rsidRPr="00DD4667" w:rsidRDefault="001A6C97" w:rsidP="001A6C9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D4667">
        <w:rPr>
          <w:rFonts w:ascii="Times New Roman" w:hAnsi="Times New Roman" w:cs="Times New Roman"/>
          <w:noProof/>
          <w:sz w:val="24"/>
          <w:szCs w:val="24"/>
        </w:rPr>
        <w:t xml:space="preserve">Tarrant, M., Wu, K. M., Fong, D. Y. T., Lee, I. L. Y., Wong, E. M. Y., Sham, A., … Dodgson, J. E. (2011). Impact of Baby-Friendly Hospital Practices on Breastfeeding in Hong Kong. </w:t>
      </w:r>
      <w:r w:rsidRPr="00DD4667">
        <w:rPr>
          <w:rFonts w:ascii="Times New Roman" w:hAnsi="Times New Roman" w:cs="Times New Roman"/>
          <w:i/>
          <w:iCs/>
          <w:noProof/>
          <w:sz w:val="24"/>
          <w:szCs w:val="24"/>
        </w:rPr>
        <w:t>Birth: Issues in Perinatal Care</w:t>
      </w:r>
      <w:r w:rsidRPr="00DD4667">
        <w:rPr>
          <w:rFonts w:ascii="Times New Roman" w:hAnsi="Times New Roman" w:cs="Times New Roman"/>
          <w:noProof/>
          <w:sz w:val="24"/>
          <w:szCs w:val="24"/>
        </w:rPr>
        <w:t xml:space="preserve">, </w:t>
      </w:r>
      <w:r w:rsidRPr="00DD4667">
        <w:rPr>
          <w:rFonts w:ascii="Times New Roman" w:hAnsi="Times New Roman" w:cs="Times New Roman"/>
          <w:i/>
          <w:iCs/>
          <w:noProof/>
          <w:sz w:val="24"/>
          <w:szCs w:val="24"/>
        </w:rPr>
        <w:t>38</w:t>
      </w:r>
      <w:r w:rsidRPr="00DD4667">
        <w:rPr>
          <w:rFonts w:ascii="Times New Roman" w:hAnsi="Times New Roman" w:cs="Times New Roman"/>
          <w:noProof/>
          <w:sz w:val="24"/>
          <w:szCs w:val="24"/>
        </w:rPr>
        <w:t>(3), 238–245. https://doi.org/10.1111/j.1523-536X.2011.00483.x</w:t>
      </w:r>
    </w:p>
    <w:p w:rsidR="001A6C97" w:rsidRPr="00DD4667" w:rsidRDefault="001A6C97" w:rsidP="001A6C9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D4667">
        <w:rPr>
          <w:rFonts w:ascii="Times New Roman" w:hAnsi="Times New Roman" w:cs="Times New Roman"/>
          <w:noProof/>
          <w:sz w:val="24"/>
          <w:szCs w:val="24"/>
        </w:rPr>
        <w:t xml:space="preserve">V.A., K., H.K., R. W., &amp; M.S., M. (2015). Awareness about “Ten Steps for Successful Breastfeeding” among Medical and Nursing Students. </w:t>
      </w:r>
      <w:r w:rsidRPr="00DD4667">
        <w:rPr>
          <w:rFonts w:ascii="Times New Roman" w:hAnsi="Times New Roman" w:cs="Times New Roman"/>
          <w:i/>
          <w:iCs/>
          <w:noProof/>
          <w:sz w:val="24"/>
          <w:szCs w:val="24"/>
        </w:rPr>
        <w:t>International Journal of Preventive Medicine</w:t>
      </w:r>
      <w:r w:rsidRPr="00DD4667">
        <w:rPr>
          <w:rFonts w:ascii="Times New Roman" w:hAnsi="Times New Roman" w:cs="Times New Roman"/>
          <w:noProof/>
          <w:sz w:val="24"/>
          <w:szCs w:val="24"/>
        </w:rPr>
        <w:t xml:space="preserve">, </w:t>
      </w:r>
      <w:r w:rsidRPr="00DD4667">
        <w:rPr>
          <w:rFonts w:ascii="Times New Roman" w:hAnsi="Times New Roman" w:cs="Times New Roman"/>
          <w:i/>
          <w:iCs/>
          <w:noProof/>
          <w:sz w:val="24"/>
          <w:szCs w:val="24"/>
        </w:rPr>
        <w:t>6</w:t>
      </w:r>
      <w:r w:rsidRPr="00DD4667">
        <w:rPr>
          <w:rFonts w:ascii="Times New Roman" w:hAnsi="Times New Roman" w:cs="Times New Roman"/>
          <w:noProof/>
          <w:sz w:val="24"/>
          <w:szCs w:val="24"/>
        </w:rPr>
        <w:t>(40), no pagination. https://doi.org/10.4103/2008-7802.156838</w:t>
      </w:r>
    </w:p>
    <w:p w:rsidR="001A6C97" w:rsidRPr="00DD4667" w:rsidRDefault="001A6C97" w:rsidP="001A6C9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D4667">
        <w:rPr>
          <w:rFonts w:ascii="Times New Roman" w:hAnsi="Times New Roman" w:cs="Times New Roman"/>
          <w:noProof/>
          <w:sz w:val="24"/>
          <w:szCs w:val="24"/>
        </w:rPr>
        <w:lastRenderedPageBreak/>
        <w:t xml:space="preserve">WHO, UNICEF, &amp; Wellstart International. (2009). </w:t>
      </w:r>
      <w:r w:rsidRPr="00DD4667">
        <w:rPr>
          <w:rFonts w:ascii="Times New Roman" w:hAnsi="Times New Roman" w:cs="Times New Roman"/>
          <w:i/>
          <w:iCs/>
          <w:noProof/>
          <w:sz w:val="24"/>
          <w:szCs w:val="24"/>
        </w:rPr>
        <w:t>Baby-Friendly Hospital Initiative : Revised, Updated and Expanded for Integrated Care. Section 3, Breastfeeding Promotion and Support in A Baby-Friendly Hospital: A 20-Hour Course for Maternity Staff.</w:t>
      </w:r>
      <w:r w:rsidRPr="00DD4667">
        <w:rPr>
          <w:rFonts w:ascii="Times New Roman" w:hAnsi="Times New Roman" w:cs="Times New Roman"/>
          <w:noProof/>
          <w:sz w:val="24"/>
          <w:szCs w:val="24"/>
        </w:rPr>
        <w:t xml:space="preserve"> Geneva: WHO Document Production Services. https://doi.org/ISBN 978 92 4 159496 7 (v. 1)</w:t>
      </w:r>
    </w:p>
    <w:p w:rsidR="001A6C97" w:rsidRPr="00DD4667" w:rsidRDefault="001A6C97" w:rsidP="001A6C97">
      <w:pPr>
        <w:widowControl w:val="0"/>
        <w:autoSpaceDE w:val="0"/>
        <w:autoSpaceDN w:val="0"/>
        <w:adjustRightInd w:val="0"/>
        <w:spacing w:after="0" w:line="480" w:lineRule="auto"/>
        <w:ind w:left="480" w:hanging="480"/>
        <w:rPr>
          <w:rFonts w:ascii="Times New Roman" w:hAnsi="Times New Roman" w:cs="Times New Roman"/>
          <w:noProof/>
          <w:sz w:val="24"/>
        </w:rPr>
      </w:pPr>
      <w:r w:rsidRPr="00DD4667">
        <w:rPr>
          <w:rFonts w:ascii="Times New Roman" w:hAnsi="Times New Roman" w:cs="Times New Roman"/>
          <w:noProof/>
          <w:sz w:val="24"/>
          <w:szCs w:val="24"/>
        </w:rPr>
        <w:t xml:space="preserve">Zuppa, A. A., Sindico, P., Antichi, E., Carducci, C., Alighieri, G., Cardiello, V., … Romagnoli, C. (2009). Weight Loss and Jaundice in Healthy Term Newborns in Partial and Full Rooming-in. </w:t>
      </w:r>
      <w:r w:rsidRPr="00DD4667">
        <w:rPr>
          <w:rFonts w:ascii="Times New Roman" w:hAnsi="Times New Roman" w:cs="Times New Roman"/>
          <w:i/>
          <w:iCs/>
          <w:noProof/>
          <w:sz w:val="24"/>
          <w:szCs w:val="24"/>
        </w:rPr>
        <w:t>The Journal of Maternal-Fetal &amp; Neonatal Medicine : The Official Journal of The European Association of Perinatal Medicine, the Federation of Asia and Oceania Perinatal Societies, the International Society of Perinatal Obstetricians</w:t>
      </w:r>
      <w:r w:rsidRPr="00DD4667">
        <w:rPr>
          <w:rFonts w:ascii="Times New Roman" w:hAnsi="Times New Roman" w:cs="Times New Roman"/>
          <w:noProof/>
          <w:sz w:val="24"/>
          <w:szCs w:val="24"/>
        </w:rPr>
        <w:t xml:space="preserve">, </w:t>
      </w:r>
      <w:r w:rsidRPr="00DD4667">
        <w:rPr>
          <w:rFonts w:ascii="Times New Roman" w:hAnsi="Times New Roman" w:cs="Times New Roman"/>
          <w:i/>
          <w:iCs/>
          <w:noProof/>
          <w:sz w:val="24"/>
          <w:szCs w:val="24"/>
        </w:rPr>
        <w:t>22</w:t>
      </w:r>
      <w:r w:rsidRPr="00DD4667">
        <w:rPr>
          <w:rFonts w:ascii="Times New Roman" w:hAnsi="Times New Roman" w:cs="Times New Roman"/>
          <w:noProof/>
          <w:sz w:val="24"/>
          <w:szCs w:val="24"/>
        </w:rPr>
        <w:t>(9), 801–805. https://doi.org/10.3109/14767050902994499</w:t>
      </w:r>
    </w:p>
    <w:p w:rsidR="005A67CF" w:rsidRPr="00B91F5B" w:rsidRDefault="00FC6AB0" w:rsidP="00FC6AB0">
      <w:pPr>
        <w:spacing w:after="0" w:line="480" w:lineRule="auto"/>
        <w:jc w:val="both"/>
        <w:rPr>
          <w:rFonts w:ascii="Times New Roman" w:hAnsi="Times New Roman" w:cs="Times New Roman"/>
          <w:b/>
          <w:sz w:val="24"/>
          <w:szCs w:val="24"/>
        </w:rPr>
      </w:pPr>
      <w:r w:rsidRPr="00DD4667">
        <w:rPr>
          <w:rFonts w:ascii="Times New Roman" w:hAnsi="Times New Roman" w:cs="Times New Roman"/>
          <w:b/>
          <w:sz w:val="24"/>
          <w:szCs w:val="24"/>
          <w:lang w:val="id-ID"/>
        </w:rPr>
        <w:fldChar w:fldCharType="end"/>
      </w:r>
    </w:p>
    <w:p w:rsidR="005A67CF" w:rsidRPr="00B91F5B" w:rsidRDefault="005A67CF" w:rsidP="00B91F5B">
      <w:pPr>
        <w:spacing w:after="0" w:line="480" w:lineRule="auto"/>
        <w:jc w:val="both"/>
        <w:rPr>
          <w:rFonts w:ascii="Times New Roman" w:hAnsi="Times New Roman" w:cs="Times New Roman"/>
          <w:sz w:val="24"/>
          <w:szCs w:val="24"/>
        </w:rPr>
      </w:pPr>
    </w:p>
    <w:sectPr w:rsidR="005A67CF" w:rsidRPr="00B91F5B" w:rsidSect="00F765B8">
      <w:pgSz w:w="11907" w:h="16840"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67CF"/>
    <w:rsid w:val="00034810"/>
    <w:rsid w:val="00043FA1"/>
    <w:rsid w:val="00073CA7"/>
    <w:rsid w:val="00096D6D"/>
    <w:rsid w:val="000B4C88"/>
    <w:rsid w:val="000F109A"/>
    <w:rsid w:val="0010495D"/>
    <w:rsid w:val="001157E0"/>
    <w:rsid w:val="001375CC"/>
    <w:rsid w:val="00137732"/>
    <w:rsid w:val="00157BD1"/>
    <w:rsid w:val="00172499"/>
    <w:rsid w:val="00191EDC"/>
    <w:rsid w:val="001A4D65"/>
    <w:rsid w:val="001A6C97"/>
    <w:rsid w:val="001B50DC"/>
    <w:rsid w:val="001F0452"/>
    <w:rsid w:val="002125F1"/>
    <w:rsid w:val="00230DB9"/>
    <w:rsid w:val="00241D65"/>
    <w:rsid w:val="00245657"/>
    <w:rsid w:val="002515CF"/>
    <w:rsid w:val="00257BD3"/>
    <w:rsid w:val="002757A4"/>
    <w:rsid w:val="0028602F"/>
    <w:rsid w:val="002A74CD"/>
    <w:rsid w:val="002C6155"/>
    <w:rsid w:val="002C799B"/>
    <w:rsid w:val="002D593D"/>
    <w:rsid w:val="0031562D"/>
    <w:rsid w:val="003235A9"/>
    <w:rsid w:val="00325BF6"/>
    <w:rsid w:val="003310F7"/>
    <w:rsid w:val="00332843"/>
    <w:rsid w:val="003449AC"/>
    <w:rsid w:val="00383235"/>
    <w:rsid w:val="003B4077"/>
    <w:rsid w:val="003C5718"/>
    <w:rsid w:val="003C5C27"/>
    <w:rsid w:val="003C7AF7"/>
    <w:rsid w:val="003F4BD4"/>
    <w:rsid w:val="0041250D"/>
    <w:rsid w:val="00432B41"/>
    <w:rsid w:val="00441D0F"/>
    <w:rsid w:val="0045047D"/>
    <w:rsid w:val="0048077C"/>
    <w:rsid w:val="004876C6"/>
    <w:rsid w:val="004B362C"/>
    <w:rsid w:val="004D585F"/>
    <w:rsid w:val="004D7E4B"/>
    <w:rsid w:val="004F4914"/>
    <w:rsid w:val="00512F2C"/>
    <w:rsid w:val="0059682E"/>
    <w:rsid w:val="005A67CF"/>
    <w:rsid w:val="005B4548"/>
    <w:rsid w:val="005C5446"/>
    <w:rsid w:val="005D5E12"/>
    <w:rsid w:val="005D709F"/>
    <w:rsid w:val="006017D1"/>
    <w:rsid w:val="006331BB"/>
    <w:rsid w:val="00635D58"/>
    <w:rsid w:val="006555AF"/>
    <w:rsid w:val="00663DC0"/>
    <w:rsid w:val="006C2211"/>
    <w:rsid w:val="006D0F5A"/>
    <w:rsid w:val="006D64F9"/>
    <w:rsid w:val="006D7C7B"/>
    <w:rsid w:val="00732156"/>
    <w:rsid w:val="00741C0A"/>
    <w:rsid w:val="00756286"/>
    <w:rsid w:val="007E0BD3"/>
    <w:rsid w:val="007F4CDB"/>
    <w:rsid w:val="007F60DE"/>
    <w:rsid w:val="008624C7"/>
    <w:rsid w:val="00885799"/>
    <w:rsid w:val="008A1CA7"/>
    <w:rsid w:val="008A490B"/>
    <w:rsid w:val="008B007C"/>
    <w:rsid w:val="008C17F7"/>
    <w:rsid w:val="008E1AFF"/>
    <w:rsid w:val="009078BB"/>
    <w:rsid w:val="0093750D"/>
    <w:rsid w:val="009441DF"/>
    <w:rsid w:val="00966A5E"/>
    <w:rsid w:val="009E5C9C"/>
    <w:rsid w:val="00A1448E"/>
    <w:rsid w:val="00A5092F"/>
    <w:rsid w:val="00A64645"/>
    <w:rsid w:val="00A66499"/>
    <w:rsid w:val="00A73C7C"/>
    <w:rsid w:val="00AC6418"/>
    <w:rsid w:val="00AD7110"/>
    <w:rsid w:val="00B05FFF"/>
    <w:rsid w:val="00B26451"/>
    <w:rsid w:val="00B31B94"/>
    <w:rsid w:val="00B33385"/>
    <w:rsid w:val="00B46F38"/>
    <w:rsid w:val="00B704C5"/>
    <w:rsid w:val="00B91F5B"/>
    <w:rsid w:val="00B97C2D"/>
    <w:rsid w:val="00C0003C"/>
    <w:rsid w:val="00C07454"/>
    <w:rsid w:val="00C13B80"/>
    <w:rsid w:val="00C570F2"/>
    <w:rsid w:val="00C76401"/>
    <w:rsid w:val="00CB60D4"/>
    <w:rsid w:val="00CF1CA4"/>
    <w:rsid w:val="00D660BF"/>
    <w:rsid w:val="00D720FF"/>
    <w:rsid w:val="00D7624F"/>
    <w:rsid w:val="00D8243A"/>
    <w:rsid w:val="00DB687B"/>
    <w:rsid w:val="00DD4667"/>
    <w:rsid w:val="00E053CB"/>
    <w:rsid w:val="00E06C7D"/>
    <w:rsid w:val="00E510C3"/>
    <w:rsid w:val="00E64635"/>
    <w:rsid w:val="00E706FD"/>
    <w:rsid w:val="00EB7489"/>
    <w:rsid w:val="00F26331"/>
    <w:rsid w:val="00F30FF6"/>
    <w:rsid w:val="00F43711"/>
    <w:rsid w:val="00F53BF8"/>
    <w:rsid w:val="00F73B64"/>
    <w:rsid w:val="00F765B8"/>
    <w:rsid w:val="00FA3BA1"/>
    <w:rsid w:val="00FB300E"/>
    <w:rsid w:val="00FC49E9"/>
    <w:rsid w:val="00FC5BA7"/>
    <w:rsid w:val="00FC6AB0"/>
    <w:rsid w:val="00FD10AF"/>
    <w:rsid w:val="00FE59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A67CF"/>
    <w:rPr>
      <w:color w:val="0000FF" w:themeColor="hyperlink"/>
      <w:u w:val="single"/>
    </w:rPr>
  </w:style>
  <w:style w:type="table" w:styleId="TableGrid">
    <w:name w:val="Table Grid"/>
    <w:basedOn w:val="TableNormal"/>
    <w:uiPriority w:val="59"/>
    <w:rsid w:val="000F109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B97C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B97C2D"/>
    <w:rPr>
      <w:rFonts w:ascii="Courier New" w:eastAsia="Times New Roman" w:hAnsi="Courier New" w:cs="Courier New"/>
      <w:sz w:val="20"/>
      <w:szCs w:val="20"/>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A67CF"/>
    <w:rPr>
      <w:color w:val="0000FF" w:themeColor="hyperlink"/>
      <w:u w:val="single"/>
    </w:rPr>
  </w:style>
  <w:style w:type="table" w:styleId="TableGrid">
    <w:name w:val="Table Grid"/>
    <w:basedOn w:val="TableNormal"/>
    <w:uiPriority w:val="59"/>
    <w:rsid w:val="000F109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B97C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B97C2D"/>
    <w:rPr>
      <w:rFonts w:ascii="Courier New" w:eastAsia="Times New Roman" w:hAnsi="Courier New" w:cs="Courier New"/>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5027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anita.setyawati@unpad.ac.id"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9BF4A6-F47B-43A8-86F7-324C88DF3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18714</Words>
  <Characters>106674</Characters>
  <Application>Microsoft Office Word</Application>
  <DocSecurity>0</DocSecurity>
  <Lines>888</Lines>
  <Paragraphs>25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251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reviewer</cp:lastModifiedBy>
  <cp:revision>2</cp:revision>
  <dcterms:created xsi:type="dcterms:W3CDTF">2019-02-01T08:41:00Z</dcterms:created>
  <dcterms:modified xsi:type="dcterms:W3CDTF">2019-02-01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cda908-3138-3032-a98b-448474118bec</vt:lpwstr>
  </property>
  <property fmtid="{D5CDD505-2E9C-101B-9397-08002B2CF9AE}" pid="24" name="Mendeley Citation Style_1">
    <vt:lpwstr>http://www.zotero.org/styles/apa</vt:lpwstr>
  </property>
</Properties>
</file>